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C6AA1" w14:textId="77777777" w:rsidR="0004039E" w:rsidRDefault="006139FB" w:rsidP="006139FB">
      <w:pPr>
        <w:pStyle w:val="Title"/>
      </w:pPr>
      <w:r>
        <w:t>Sustainable Cities</w:t>
      </w:r>
    </w:p>
    <w:p w14:paraId="10C362A1" w14:textId="77777777" w:rsidR="006139FB" w:rsidRDefault="006139FB" w:rsidP="006139FB">
      <w:r>
        <w:t xml:space="preserve">Goal: What makes a sustainable city? </w:t>
      </w:r>
      <w:r w:rsidR="00DE4D8A">
        <w:t xml:space="preserve">(Food, water, energy, environment, pollution, populations). </w:t>
      </w:r>
    </w:p>
    <w:p w14:paraId="32AB808C" w14:textId="77777777" w:rsidR="00DE4D8A" w:rsidRDefault="00DE4D8A" w:rsidP="00DE4D8A">
      <w:r>
        <w:tab/>
        <w:t>What’s the growth of cities? How do cities grow? – what events lead to growth</w:t>
      </w:r>
    </w:p>
    <w:p w14:paraId="786F4E54" w14:textId="77777777" w:rsidR="00DE4D8A" w:rsidRDefault="00DE4D8A" w:rsidP="00DE4D8A">
      <w:r>
        <w:tab/>
        <w:t>How to make cities more sustainable.</w:t>
      </w:r>
    </w:p>
    <w:p w14:paraId="611CD3B1" w14:textId="77777777" w:rsidR="00DE4D8A" w:rsidRDefault="00DE4D8A" w:rsidP="00DE4D8A">
      <w:r>
        <w:tab/>
        <w:t>Alternative ways of living / incentives</w:t>
      </w:r>
    </w:p>
    <w:p w14:paraId="29F20BC9" w14:textId="77777777" w:rsidR="00DE4D8A" w:rsidRDefault="00DE4D8A" w:rsidP="00DE4D8A">
      <w:r>
        <w:tab/>
        <w:t>What are sustainable communities vs sustainable environments</w:t>
      </w:r>
    </w:p>
    <w:p w14:paraId="45BAF9BB" w14:textId="20EC6189" w:rsidR="00DE4D8A" w:rsidRDefault="00167779" w:rsidP="00DE4D8A">
      <w:r>
        <w:t xml:space="preserve"> </w:t>
      </w:r>
      <w:bookmarkStart w:id="0" w:name="_GoBack"/>
      <w:bookmarkEnd w:id="0"/>
    </w:p>
    <w:tbl>
      <w:tblPr>
        <w:tblStyle w:val="TableGrid"/>
        <w:tblW w:w="0" w:type="auto"/>
        <w:tblLook w:val="04A0" w:firstRow="1" w:lastRow="0" w:firstColumn="1" w:lastColumn="0" w:noHBand="0" w:noVBand="1"/>
      </w:tblPr>
      <w:tblGrid>
        <w:gridCol w:w="1885"/>
        <w:gridCol w:w="7465"/>
      </w:tblGrid>
      <w:tr w:rsidR="00DE4D8A" w14:paraId="313FC7F8" w14:textId="77777777" w:rsidTr="00DE4D8A">
        <w:tc>
          <w:tcPr>
            <w:tcW w:w="1885" w:type="dxa"/>
          </w:tcPr>
          <w:p w14:paraId="310B615D" w14:textId="77777777" w:rsidR="00DE4D8A" w:rsidRDefault="00DE4D8A" w:rsidP="00DE4D8A">
            <w:r>
              <w:t>Topic</w:t>
            </w:r>
          </w:p>
        </w:tc>
        <w:tc>
          <w:tcPr>
            <w:tcW w:w="7465" w:type="dxa"/>
          </w:tcPr>
          <w:p w14:paraId="1CA2EBE1" w14:textId="77777777" w:rsidR="00DE4D8A" w:rsidRDefault="00DE4D8A" w:rsidP="00DE4D8A">
            <w:r>
              <w:t>Ideas</w:t>
            </w:r>
          </w:p>
        </w:tc>
      </w:tr>
      <w:tr w:rsidR="00DE4D8A" w14:paraId="7ECAC0AA" w14:textId="77777777" w:rsidTr="00DE4D8A">
        <w:tc>
          <w:tcPr>
            <w:tcW w:w="1885" w:type="dxa"/>
          </w:tcPr>
          <w:p w14:paraId="76E73587" w14:textId="77777777" w:rsidR="00DE4D8A" w:rsidRDefault="00DE4D8A" w:rsidP="00DE4D8A">
            <w:r>
              <w:t>Food</w:t>
            </w:r>
          </w:p>
        </w:tc>
        <w:tc>
          <w:tcPr>
            <w:tcW w:w="7465" w:type="dxa"/>
          </w:tcPr>
          <w:p w14:paraId="1EFD8457" w14:textId="77777777" w:rsidR="00DE4D8A" w:rsidRDefault="00BC6807" w:rsidP="00DE4D8A">
            <w:r>
              <w:t>P</w:t>
            </w:r>
            <w:r w:rsidR="00DE4D8A">
              <w:t xml:space="preserve">roduction, shipping to location, number of </w:t>
            </w:r>
          </w:p>
        </w:tc>
      </w:tr>
      <w:tr w:rsidR="00DE4D8A" w14:paraId="48D102ED" w14:textId="77777777" w:rsidTr="00DE4D8A">
        <w:tc>
          <w:tcPr>
            <w:tcW w:w="1885" w:type="dxa"/>
          </w:tcPr>
          <w:p w14:paraId="434E2967" w14:textId="77777777" w:rsidR="00DE4D8A" w:rsidRDefault="00DE4D8A" w:rsidP="00DE4D8A">
            <w:r>
              <w:t>Water</w:t>
            </w:r>
          </w:p>
        </w:tc>
        <w:tc>
          <w:tcPr>
            <w:tcW w:w="7465" w:type="dxa"/>
          </w:tcPr>
          <w:p w14:paraId="289720C6" w14:textId="77777777" w:rsidR="00DE4D8A" w:rsidRDefault="00DE4D8A" w:rsidP="00DE4D8A"/>
        </w:tc>
      </w:tr>
      <w:tr w:rsidR="00DE4D8A" w14:paraId="0786322A" w14:textId="77777777" w:rsidTr="00DE4D8A">
        <w:tc>
          <w:tcPr>
            <w:tcW w:w="1885" w:type="dxa"/>
          </w:tcPr>
          <w:p w14:paraId="156A2461" w14:textId="77777777" w:rsidR="00DE4D8A" w:rsidRDefault="00DE4D8A" w:rsidP="00DE4D8A">
            <w:r>
              <w:t>Energy</w:t>
            </w:r>
          </w:p>
        </w:tc>
        <w:tc>
          <w:tcPr>
            <w:tcW w:w="7465" w:type="dxa"/>
          </w:tcPr>
          <w:p w14:paraId="24024E65" w14:textId="77777777" w:rsidR="00DE4D8A" w:rsidRDefault="00DE4D8A" w:rsidP="00DE4D8A"/>
        </w:tc>
      </w:tr>
      <w:tr w:rsidR="00DE4D8A" w14:paraId="4197C0A9" w14:textId="77777777" w:rsidTr="00DE4D8A">
        <w:tc>
          <w:tcPr>
            <w:tcW w:w="1885" w:type="dxa"/>
          </w:tcPr>
          <w:p w14:paraId="423F34F2" w14:textId="77777777" w:rsidR="00DE4D8A" w:rsidRDefault="00DE4D8A" w:rsidP="00DE4D8A">
            <w:r>
              <w:t>Environment</w:t>
            </w:r>
          </w:p>
        </w:tc>
        <w:tc>
          <w:tcPr>
            <w:tcW w:w="7465" w:type="dxa"/>
          </w:tcPr>
          <w:p w14:paraId="0DDF10E4" w14:textId="77777777" w:rsidR="00DE4D8A" w:rsidRDefault="00DE4D8A" w:rsidP="00DE4D8A"/>
        </w:tc>
      </w:tr>
      <w:tr w:rsidR="00DE4D8A" w14:paraId="18A354F4" w14:textId="77777777" w:rsidTr="00DE4D8A">
        <w:tc>
          <w:tcPr>
            <w:tcW w:w="1885" w:type="dxa"/>
          </w:tcPr>
          <w:p w14:paraId="75C6F852" w14:textId="77777777" w:rsidR="00DE4D8A" w:rsidRDefault="00DE4D8A" w:rsidP="00DE4D8A">
            <w:r>
              <w:t>Pollution</w:t>
            </w:r>
          </w:p>
        </w:tc>
        <w:tc>
          <w:tcPr>
            <w:tcW w:w="7465" w:type="dxa"/>
          </w:tcPr>
          <w:p w14:paraId="6D315553" w14:textId="77777777" w:rsidR="00DE4D8A" w:rsidRDefault="00DE4D8A" w:rsidP="00DE4D8A">
            <w:r>
              <w:t xml:space="preserve">Air, industry, car, </w:t>
            </w:r>
          </w:p>
        </w:tc>
      </w:tr>
      <w:tr w:rsidR="00DE4D8A" w14:paraId="15BA08E9" w14:textId="77777777" w:rsidTr="00DE4D8A">
        <w:tc>
          <w:tcPr>
            <w:tcW w:w="1885" w:type="dxa"/>
          </w:tcPr>
          <w:p w14:paraId="4CFEDB99" w14:textId="77777777" w:rsidR="00DE4D8A" w:rsidRDefault="00DE4D8A" w:rsidP="00DE4D8A">
            <w:r>
              <w:t>Populations</w:t>
            </w:r>
          </w:p>
        </w:tc>
        <w:tc>
          <w:tcPr>
            <w:tcW w:w="7465" w:type="dxa"/>
          </w:tcPr>
          <w:p w14:paraId="683B56F2" w14:textId="77777777" w:rsidR="00DE4D8A" w:rsidRDefault="00BC6807" w:rsidP="00DE4D8A">
            <w:r>
              <w:t>A</w:t>
            </w:r>
            <w:r w:rsidR="00DE4D8A">
              <w:t>ccessibility to food</w:t>
            </w:r>
            <w:r>
              <w:t>, history of water,</w:t>
            </w:r>
            <w:r w:rsidR="0092737E">
              <w:t xml:space="preserve"> transportation sources</w:t>
            </w:r>
          </w:p>
          <w:p w14:paraId="47835E00" w14:textId="77777777" w:rsidR="00C13104" w:rsidRDefault="00C13104" w:rsidP="00DE4D8A">
            <w:r>
              <w:t xml:space="preserve">Number of </w:t>
            </w:r>
            <w:commentRangeStart w:id="1"/>
            <w:r>
              <w:t>trashcans</w:t>
            </w:r>
            <w:commentRangeEnd w:id="1"/>
            <w:r>
              <w:rPr>
                <w:rStyle w:val="CommentReference"/>
              </w:rPr>
              <w:commentReference w:id="1"/>
            </w:r>
          </w:p>
        </w:tc>
      </w:tr>
    </w:tbl>
    <w:p w14:paraId="1CF47D22" w14:textId="77777777" w:rsidR="00DE4D8A" w:rsidRDefault="00DE4D8A" w:rsidP="00DE4D8A"/>
    <w:p w14:paraId="6A713473" w14:textId="77777777" w:rsidR="00DE4D8A" w:rsidRDefault="00DE4D8A" w:rsidP="00DE4D8A">
      <w:r>
        <w:t>Find cities</w:t>
      </w:r>
    </w:p>
    <w:p w14:paraId="13F61B56" w14:textId="77777777" w:rsidR="00DE4D8A" w:rsidRDefault="00DE4D8A" w:rsidP="00DE4D8A">
      <w:pPr>
        <w:pStyle w:val="ListParagraph"/>
        <w:numPr>
          <w:ilvl w:val="0"/>
          <w:numId w:val="3"/>
        </w:numPr>
      </w:pPr>
      <w:r>
        <w:t>Economic differences throughout</w:t>
      </w:r>
    </w:p>
    <w:p w14:paraId="638379DF" w14:textId="77777777" w:rsidR="00BC6807" w:rsidRDefault="00BC6807" w:rsidP="00DE4D8A">
      <w:pPr>
        <w:pStyle w:val="ListParagraph"/>
        <w:numPr>
          <w:ilvl w:val="0"/>
          <w:numId w:val="3"/>
        </w:numPr>
      </w:pPr>
      <w:r>
        <w:t>Different road systems</w:t>
      </w:r>
      <w:r w:rsidR="0092737E">
        <w:t xml:space="preserve"> (transportation networks)</w:t>
      </w:r>
    </w:p>
    <w:p w14:paraId="45E752BA" w14:textId="77777777" w:rsidR="0092737E" w:rsidRDefault="0092737E" w:rsidP="00DE4D8A">
      <w:pPr>
        <w:pStyle w:val="ListParagraph"/>
        <w:numPr>
          <w:ilvl w:val="0"/>
          <w:numId w:val="3"/>
        </w:numPr>
      </w:pPr>
      <w:r>
        <w:t xml:space="preserve">Infrastructure </w:t>
      </w:r>
    </w:p>
    <w:p w14:paraId="0689B02E" w14:textId="77777777" w:rsidR="00F339CD" w:rsidRDefault="00DE4D8A" w:rsidP="00F339CD">
      <w:pPr>
        <w:ind w:left="720"/>
      </w:pPr>
      <w:r>
        <w:t>*GIS is a geographic system that uses land to convey information. To make accurate conclusions about the geographic data, the cities be compared by region</w:t>
      </w:r>
      <w:r w:rsidR="00BC6807">
        <w:t xml:space="preserve"> for a more well-rounded view of cities successes and fails. </w:t>
      </w:r>
    </w:p>
    <w:p w14:paraId="6B388E2E" w14:textId="77777777" w:rsidR="00F339CD" w:rsidRDefault="00F339CD" w:rsidP="00F339CD">
      <w:pPr>
        <w:pStyle w:val="ListParagraph"/>
        <w:numPr>
          <w:ilvl w:val="0"/>
          <w:numId w:val="3"/>
        </w:numPr>
      </w:pPr>
      <w:r>
        <w:t>Coastal vs. Inland</w:t>
      </w:r>
    </w:p>
    <w:p w14:paraId="73B360C3" w14:textId="77777777" w:rsidR="00F339CD" w:rsidRDefault="00F339CD" w:rsidP="00F339CD">
      <w:pPr>
        <w:pStyle w:val="ListParagraph"/>
      </w:pPr>
      <w:r>
        <w:t xml:space="preserve">*Coastal: </w:t>
      </w:r>
      <w:r w:rsidR="0092737E">
        <w:t>tides and coastal barriers. Are barriers (sand, bushes, rocks) protecting shore</w:t>
      </w:r>
    </w:p>
    <w:p w14:paraId="439401F7" w14:textId="77777777" w:rsidR="00F339CD" w:rsidRDefault="00F339CD" w:rsidP="00BC6807">
      <w:pPr>
        <w:ind w:left="720"/>
      </w:pPr>
    </w:p>
    <w:p w14:paraId="2320AF29" w14:textId="77777777" w:rsidR="00741D31" w:rsidRDefault="00741D31" w:rsidP="00741D31">
      <w:pPr>
        <w:pStyle w:val="ListParagraph"/>
        <w:numPr>
          <w:ilvl w:val="0"/>
          <w:numId w:val="16"/>
        </w:numPr>
        <w:rPr>
          <w:b/>
        </w:rPr>
      </w:pPr>
      <w:r>
        <w:rPr>
          <w:b/>
        </w:rPr>
        <w:t xml:space="preserve">Introduction </w:t>
      </w:r>
    </w:p>
    <w:p w14:paraId="25F92C1B" w14:textId="097F6A81" w:rsidR="0034482D" w:rsidRPr="00CC33C7" w:rsidRDefault="0034482D" w:rsidP="0034482D">
      <w:pPr>
        <w:pStyle w:val="ListParagraph"/>
        <w:numPr>
          <w:ilvl w:val="0"/>
          <w:numId w:val="3"/>
        </w:numPr>
        <w:rPr>
          <w:b/>
        </w:rPr>
      </w:pPr>
      <w:r>
        <w:t xml:space="preserve"> Why is this relevant</w:t>
      </w:r>
    </w:p>
    <w:p w14:paraId="78257C8D" w14:textId="62B660B3" w:rsidR="00CC33C7" w:rsidRPr="0034482D" w:rsidRDefault="008171EB" w:rsidP="00CC33C7">
      <w:pPr>
        <w:pStyle w:val="ListParagraph"/>
        <w:numPr>
          <w:ilvl w:val="1"/>
          <w:numId w:val="3"/>
        </w:numPr>
        <w:rPr>
          <w:b/>
        </w:rPr>
      </w:pPr>
      <w:hyperlink r:id="rId10" w:history="1">
        <w:r w:rsidR="00CC33C7" w:rsidRPr="00BC6C49">
          <w:rPr>
            <w:rStyle w:val="Hyperlink"/>
            <w:b/>
          </w:rPr>
          <w:t>https://www.un.org/sustainabledevelopment/wp-content/uploads/2016/08/16-00055K_Why-it-Matters_Goal-11_Cities_2p.pdf</w:t>
        </w:r>
      </w:hyperlink>
      <w:r w:rsidR="00CC33C7">
        <w:rPr>
          <w:b/>
        </w:rPr>
        <w:t xml:space="preserve"> </w:t>
      </w:r>
    </w:p>
    <w:p w14:paraId="097DEB06" w14:textId="3CC5C0BA" w:rsidR="00CC33C7" w:rsidRPr="00CC33C7" w:rsidRDefault="00211BAA" w:rsidP="00CC33C7">
      <w:pPr>
        <w:pStyle w:val="ListParagraph"/>
        <w:numPr>
          <w:ilvl w:val="0"/>
          <w:numId w:val="3"/>
        </w:numPr>
        <w:rPr>
          <w:b/>
        </w:rPr>
      </w:pPr>
      <w:r>
        <w:t>Natural resources</w:t>
      </w:r>
    </w:p>
    <w:p w14:paraId="74D1A995" w14:textId="0CDF09CA" w:rsidR="00211BAA" w:rsidRDefault="00211BAA" w:rsidP="00211BAA"/>
    <w:p w14:paraId="77C2AC0B" w14:textId="67893819" w:rsidR="00211BAA" w:rsidRDefault="00211BAA" w:rsidP="00211BAA">
      <w:pPr>
        <w:ind w:left="360"/>
      </w:pPr>
      <w:r>
        <w:t>Cities are 3% of the world’s land area, but half of the world’s population – 3.5 billion people – live in these locations, consume 60-80% of energy produced, and account for 75% of carbon emissions</w:t>
      </w:r>
      <w:r>
        <w:fldChar w:fldCharType="begin"/>
      </w:r>
      <w:r w:rsidR="00CC33C7">
        <w:instrText xml:space="preserve"> ADDIN ZOTERO_ITEM CSL_CITATION {"citationID":"uRUg0Ew7","properties":{"formattedCitation":"\\super 2\\nosupersub{}","plainCitation":"2","noteIndex":0},"citationItems":[{"id":516,"uris":["http://zotero.org/users/4449767/items/U7286MKK"],"uri":["http://zotero.org/users/4449767/items/U7286MKK"],"itemData":{"id":516,"type":"post-weblog","title":"What makes a city sustainable?","container-title":"United Nations Sustainable Development","abstract":"United Nations Sustainable Development Goals - Time for Global Action for People and Planet","URL":"https://www.un.org/sustainabledevelopment/sustainablecities/","language":"en-US","accessed":{"date-parts":[["2018",4,18]]}}}],"schema":"https://github.com/citation-style-language/schema/raw/master/csl-citation.json"} </w:instrText>
      </w:r>
      <w:r>
        <w:fldChar w:fldCharType="separate"/>
      </w:r>
      <w:r w:rsidR="00CC33C7" w:rsidRPr="00CC33C7">
        <w:rPr>
          <w:rFonts w:ascii="Calibri" w:cs="Calibri"/>
          <w:vertAlign w:val="superscript"/>
        </w:rPr>
        <w:t>2</w:t>
      </w:r>
      <w:r>
        <w:fldChar w:fldCharType="end"/>
      </w:r>
      <w:r>
        <w:t>.</w:t>
      </w:r>
    </w:p>
    <w:p w14:paraId="7CFDE4C9" w14:textId="2F840BBA" w:rsidR="00211BAA" w:rsidRDefault="00211BAA" w:rsidP="00211BAA">
      <w:pPr>
        <w:ind w:left="360"/>
      </w:pPr>
    </w:p>
    <w:p w14:paraId="5A16AD76" w14:textId="33095F89" w:rsidR="00211BAA" w:rsidRDefault="00211BAA" w:rsidP="00211BAA"/>
    <w:p w14:paraId="09A2D22E" w14:textId="77777777" w:rsidR="00211BAA" w:rsidRPr="00211BAA" w:rsidRDefault="00211BAA" w:rsidP="00211BAA"/>
    <w:p w14:paraId="201C3494" w14:textId="4D73A5A7" w:rsidR="00BC6807" w:rsidRPr="00741D31" w:rsidRDefault="00F04295" w:rsidP="00741D31">
      <w:pPr>
        <w:pStyle w:val="ListParagraph"/>
        <w:numPr>
          <w:ilvl w:val="0"/>
          <w:numId w:val="16"/>
        </w:numPr>
        <w:rPr>
          <w:b/>
        </w:rPr>
      </w:pPr>
      <w:r w:rsidRPr="00741D31">
        <w:rPr>
          <w:b/>
        </w:rPr>
        <w:t>Sustainable Cities</w:t>
      </w:r>
    </w:p>
    <w:p w14:paraId="7519CF0E" w14:textId="4F3C1BF1" w:rsidR="00A618D3" w:rsidRDefault="00F04295" w:rsidP="00BC6807">
      <w:r>
        <w:tab/>
        <w:t xml:space="preserve">Sustainable cities are usually slow developing areas. They take into account four main concepts: energy and materials, socio-cultural features, urban planning and transport, and </w:t>
      </w:r>
      <w:r>
        <w:lastRenderedPageBreak/>
        <w:t xml:space="preserve">water and biodiversity. </w:t>
      </w:r>
      <w:r w:rsidR="00C13104">
        <w:t>Three things are taken into account normally when ranking cities: environmental impact (resource use/pollution), quality of life, an</w:t>
      </w:r>
      <w:r w:rsidR="00B35883">
        <w:t>d preparation for the future</w:t>
      </w:r>
      <w:r w:rsidR="00B35883">
        <w:fldChar w:fldCharType="begin"/>
      </w:r>
      <w:r w:rsidR="00CC33C7">
        <w:instrText xml:space="preserve"> ADDIN ZOTERO_ITEM CSL_CITATION {"citationID":"KbSWxNhl","properties":{"formattedCitation":"\\super 3\\nosupersub{}","plainCitation":"3","noteIndex":0},"citationItems":[{"id":488,"uris":["http://zotero.org/users/4449767/items/3Z4BRDJV"],"uri":["http://zotero.org/users/4449767/items/3Z4BRDJV"],"itemData":{"id":488,"type":"webpage","title":"Sustainable Cities Index | Forum for the Future","URL":"https://www.forumforthefuture.org/project/sustainable-cities-index/overview","accessed":{"date-parts":[["2018",4,18]]}}}],"schema":"https://github.com/citation-style-language/schema/raw/master/csl-citation.json"} </w:instrText>
      </w:r>
      <w:r w:rsidR="00B35883">
        <w:fldChar w:fldCharType="separate"/>
      </w:r>
      <w:r w:rsidR="00CC33C7" w:rsidRPr="00CC33C7">
        <w:rPr>
          <w:rFonts w:ascii="Calibri" w:cs="Calibri"/>
          <w:vertAlign w:val="superscript"/>
        </w:rPr>
        <w:t>3</w:t>
      </w:r>
      <w:r w:rsidR="00B35883">
        <w:fldChar w:fldCharType="end"/>
      </w:r>
      <w:r w:rsidR="00C13104">
        <w:t>.</w:t>
      </w:r>
    </w:p>
    <w:p w14:paraId="1AF9604F" w14:textId="34CAB96A" w:rsidR="002E5C7E" w:rsidRPr="00A618D3" w:rsidRDefault="002E5C7E" w:rsidP="002E5C7E">
      <w:pPr>
        <w:rPr>
          <w:u w:val="single"/>
        </w:rPr>
      </w:pPr>
      <w:r>
        <w:rPr>
          <w:u w:val="single"/>
        </w:rPr>
        <w:t>Characteristics of Sustainable/Unsustainable Cities</w:t>
      </w:r>
    </w:p>
    <w:p w14:paraId="6BF07051" w14:textId="77777777" w:rsidR="002E5C7E" w:rsidRDefault="002E5C7E" w:rsidP="00BC6807"/>
    <w:p w14:paraId="0211C76B" w14:textId="6037EF3F" w:rsidR="00A618D3" w:rsidRDefault="00A618D3" w:rsidP="00BC6807"/>
    <w:p w14:paraId="5CE238A0" w14:textId="77777777" w:rsidR="00FE3BEB" w:rsidRDefault="00FE3BEB" w:rsidP="00BC6807"/>
    <w:p w14:paraId="739CBE57" w14:textId="38D172E2" w:rsidR="00FE3BEB" w:rsidRDefault="00FE3BEB" w:rsidP="00BC6807">
      <w:r>
        <w:t>Notes:</w:t>
      </w:r>
    </w:p>
    <w:p w14:paraId="56311A4C" w14:textId="5EE94A79" w:rsidR="00FE3BEB" w:rsidRDefault="00FE3BEB" w:rsidP="00BC6807">
      <w:r>
        <w:t>[Resource: 13]</w:t>
      </w:r>
      <w:r w:rsidR="00B35883">
        <w:t xml:space="preserve"> </w:t>
      </w:r>
      <w:r w:rsidR="00B35883">
        <w:fldChar w:fldCharType="begin"/>
      </w:r>
      <w:r w:rsidR="00CC33C7">
        <w:instrText xml:space="preserve"> ADDIN ZOTERO_ITEM CSL_CITATION {"citationID":"k5Om8TLB","properties":{"formattedCitation":"\\super 4\\nosupersub{}","plainCitation":"4","noteIndex":0},"citationItems":[{"id":510,"uris":["http://zotero.org/users/4449767/items/WTD3ICF7"],"uri":["http://zotero.org/users/4449767/items/WTD3ICF7"],"itemData":{"id":510,"type":"webpage","title":"What Makes a Sustainable City?","container-title":"World Bank Live","URL":"http://live.worldbank.org/what-makes-a-sustainable-city","language":"en","issued":{"date-parts":[["2015",10,10]]},"accessed":{"date-parts":[["2018",4,18]]}}}],"schema":"https://github.com/citation-style-language/schema/raw/master/csl-citation.json"} </w:instrText>
      </w:r>
      <w:r w:rsidR="00B35883">
        <w:fldChar w:fldCharType="separate"/>
      </w:r>
      <w:r w:rsidR="00CC33C7" w:rsidRPr="00CC33C7">
        <w:rPr>
          <w:rFonts w:ascii="Calibri" w:cs="Calibri"/>
          <w:vertAlign w:val="superscript"/>
        </w:rPr>
        <w:t>4</w:t>
      </w:r>
      <w:r w:rsidR="00B35883">
        <w:fldChar w:fldCharType="end"/>
      </w:r>
    </w:p>
    <w:p w14:paraId="73EF53CA" w14:textId="7AA58E25" w:rsidR="00FE3BEB" w:rsidRDefault="00FE3BEB" w:rsidP="00BC6807">
      <w:r>
        <w:t xml:space="preserve">@3:00 </w:t>
      </w:r>
      <w:hyperlink r:id="rId11" w:history="1">
        <w:r w:rsidRPr="00BC6C49">
          <w:rPr>
            <w:rStyle w:val="Hyperlink"/>
          </w:rPr>
          <w:t>http://live.worldbank.org/what-makes-a-sustainable-city</w:t>
        </w:r>
      </w:hyperlink>
      <w:r>
        <w:t xml:space="preserve"> </w:t>
      </w:r>
    </w:p>
    <w:p w14:paraId="4CAA8750" w14:textId="4515D623" w:rsidR="00FE3BEB" w:rsidRDefault="00FE3BEB" w:rsidP="00BC6807"/>
    <w:p w14:paraId="71C4E0E4" w14:textId="1D6DE498" w:rsidR="00FE3BEB" w:rsidRDefault="00FE3BEB" w:rsidP="00BC6807"/>
    <w:p w14:paraId="1BE7676C" w14:textId="177769A9" w:rsidR="00FE3BEB" w:rsidRDefault="00FE3BEB" w:rsidP="00BC6807"/>
    <w:p w14:paraId="7F295F24" w14:textId="4234CCA2" w:rsidR="008069E1" w:rsidRDefault="00FE3BEB" w:rsidP="00BC6807">
      <w:r>
        <w:t xml:space="preserve">[Resource: 14] </w:t>
      </w:r>
      <w:r w:rsidR="008069E1">
        <w:fldChar w:fldCharType="begin"/>
      </w:r>
      <w:r w:rsidR="00CC33C7">
        <w:instrText xml:space="preserve"> ADDIN ZOTERO_ITEM CSL_CITATION {"citationID":"5K7ZqAWi","properties":{"formattedCitation":"\\super 5\\nosupersub{}","plainCitation":"5","noteIndex":0},"citationItems":[{"id":512,"uris":["http://zotero.org/users/4449767/items/PD748C7E"],"uri":["http://zotero.org/users/4449767/items/PD748C7E"],"itemData":{"id":512,"type":"webpage","title":"What Makes Up A \"Sustainable\" City?","container-title":"CleanTechnica","abstract":"What Makes Up A \"Sustainable\" City? -- Thoughts On The Key Components of Future Sustainable Cities","URL":"https://cleantechnica.com/2015/01/02/makes-sustainable-city-thoughts-key-components-future-sustainable-cities/","language":"en-US","issued":{"date-parts":[["2015",1,2]]},"accessed":{"date-parts":[["2018",4,18]]}}}],"schema":"https://github.com/citation-style-language/schema/raw/master/csl-citation.json"} </w:instrText>
      </w:r>
      <w:r w:rsidR="008069E1">
        <w:fldChar w:fldCharType="separate"/>
      </w:r>
      <w:r w:rsidR="00CC33C7" w:rsidRPr="00CC33C7">
        <w:rPr>
          <w:rFonts w:ascii="Calibri" w:cs="Calibri"/>
          <w:vertAlign w:val="superscript"/>
        </w:rPr>
        <w:t>5</w:t>
      </w:r>
      <w:r w:rsidR="008069E1">
        <w:fldChar w:fldCharType="end"/>
      </w:r>
    </w:p>
    <w:p w14:paraId="5B1D408D" w14:textId="3929442E" w:rsidR="00FE3BEB" w:rsidRDefault="008171EB" w:rsidP="00BC6807">
      <w:hyperlink r:id="rId12" w:history="1">
        <w:r w:rsidR="00FE3BEB" w:rsidRPr="00BC6C49">
          <w:rPr>
            <w:rStyle w:val="Hyperlink"/>
          </w:rPr>
          <w:t>https://cleantechnica.com/2015/01/02/makes-sustainable-city-thoughts-key-components-future-sustainable-cities/</w:t>
        </w:r>
      </w:hyperlink>
      <w:r w:rsidR="00FE3BEB">
        <w:t xml:space="preserve"> </w:t>
      </w:r>
    </w:p>
    <w:p w14:paraId="208E3F30" w14:textId="1F3B1311" w:rsidR="00060A55" w:rsidRDefault="00060A55" w:rsidP="00BC6807">
      <w:r>
        <w:t xml:space="preserve">Own thoughts: What to create a realistic analysis and feasible conclusion about cities. cities are centered around the idea of productivity and efficiency. </w:t>
      </w:r>
      <w:r w:rsidR="00EE5FD0">
        <w:t xml:space="preserve">Building a resilient </w:t>
      </w:r>
      <w:r w:rsidR="00871C1D">
        <w:t>community. Increasing self sufficiency</w:t>
      </w:r>
    </w:p>
    <w:p w14:paraId="258F2211" w14:textId="1D56A896" w:rsidR="008802C8" w:rsidRDefault="008802C8" w:rsidP="00BC6807">
      <w:r>
        <w:t xml:space="preserve">Goal: </w:t>
      </w:r>
    </w:p>
    <w:p w14:paraId="2F4219D0" w14:textId="77777777" w:rsidR="008802C8" w:rsidRDefault="008802C8" w:rsidP="008802C8">
      <w:pPr>
        <w:pStyle w:val="ListParagraph"/>
        <w:numPr>
          <w:ilvl w:val="0"/>
          <w:numId w:val="3"/>
        </w:numPr>
      </w:pPr>
      <w:r>
        <w:t>don’t exhaust resources</w:t>
      </w:r>
    </w:p>
    <w:p w14:paraId="32900C17" w14:textId="77777777" w:rsidR="00060A55" w:rsidRDefault="008802C8" w:rsidP="00BC6807">
      <w:pPr>
        <w:pStyle w:val="ListParagraph"/>
        <w:numPr>
          <w:ilvl w:val="0"/>
          <w:numId w:val="3"/>
        </w:numPr>
      </w:pPr>
      <w:r>
        <w:t xml:space="preserve">provide for itself (food production, electricity production, clean water, transportation, </w:t>
      </w:r>
      <w:r w:rsidR="00060A55">
        <w:t>etc)</w:t>
      </w:r>
    </w:p>
    <w:p w14:paraId="5C45F5D1" w14:textId="5434EE20" w:rsidR="008802C8" w:rsidRDefault="00060A55" w:rsidP="00BC6807">
      <w:pPr>
        <w:pStyle w:val="ListParagraph"/>
        <w:numPr>
          <w:ilvl w:val="0"/>
          <w:numId w:val="3"/>
        </w:numPr>
      </w:pPr>
      <w:r>
        <w:t>I</w:t>
      </w:r>
      <w:r w:rsidR="008802C8">
        <w:t xml:space="preserve">ssue: technologies have mined resources </w:t>
      </w:r>
    </w:p>
    <w:p w14:paraId="241B47E7" w14:textId="0DA031F2" w:rsidR="008802C8" w:rsidRDefault="00060A55" w:rsidP="00BC6807">
      <w:r>
        <w:t>How to address issues</w:t>
      </w:r>
    </w:p>
    <w:p w14:paraId="5C1FDA9D" w14:textId="3D8792F3" w:rsidR="00060A55" w:rsidRDefault="00060A55" w:rsidP="00060A55">
      <w:pPr>
        <w:pStyle w:val="ListParagraph"/>
        <w:numPr>
          <w:ilvl w:val="0"/>
          <w:numId w:val="19"/>
        </w:numPr>
      </w:pPr>
      <w:r>
        <w:t>Localized food production</w:t>
      </w:r>
    </w:p>
    <w:p w14:paraId="30D9F7DC" w14:textId="39D5FB82" w:rsidR="00060A55" w:rsidRDefault="00060A55" w:rsidP="00060A55">
      <w:pPr>
        <w:pStyle w:val="ListParagraph"/>
      </w:pPr>
      <w:r>
        <w:t>Growing highly productive crops, soil preserving and erosion diminishing practices, water recycling</w:t>
      </w:r>
    </w:p>
    <w:p w14:paraId="611E7F91" w14:textId="6248251D" w:rsidR="00060A55" w:rsidRDefault="00060A55" w:rsidP="00060A55">
      <w:pPr>
        <w:pStyle w:val="ListParagraph"/>
      </w:pPr>
      <w:r>
        <w:t xml:space="preserve">Having food grown locally (in the imitate surroundings of a city) will reduce transportation costs and environmental effects of transportation. </w:t>
      </w:r>
    </w:p>
    <w:p w14:paraId="04C4A7CD" w14:textId="2910CCA9" w:rsidR="00060A55" w:rsidRDefault="005430B4" w:rsidP="00060A55">
      <w:pPr>
        <w:pStyle w:val="ListParagraph"/>
      </w:pPr>
      <w:r>
        <w:t>Fertilizers</w:t>
      </w:r>
    </w:p>
    <w:p w14:paraId="04883C6D" w14:textId="23D0A5E0" w:rsidR="005430B4" w:rsidRDefault="005430B4" w:rsidP="00060A55">
      <w:pPr>
        <w:pStyle w:val="ListParagraph"/>
      </w:pPr>
      <w:r>
        <w:tab/>
        <w:t xml:space="preserve">Phosphorus </w:t>
      </w:r>
    </w:p>
    <w:p w14:paraId="16785852" w14:textId="2D627D1D" w:rsidR="005430B4" w:rsidRDefault="005430B4" w:rsidP="00060A55">
      <w:pPr>
        <w:pStyle w:val="ListParagraph"/>
      </w:pPr>
      <w:r>
        <w:tab/>
        <w:t>Collect fertilizers from local industries like animal husbandry, instead of imported fertilizers. Collected fertilizers from fish and other farms can reduce transportation costs and use existing resources, without importing industrially-produced fertilizers.</w:t>
      </w:r>
    </w:p>
    <w:p w14:paraId="49C21A6F" w14:textId="1037F6EF" w:rsidR="00060A55" w:rsidRDefault="00060A55" w:rsidP="00060A55">
      <w:pPr>
        <w:pStyle w:val="ListParagraph"/>
        <w:numPr>
          <w:ilvl w:val="0"/>
          <w:numId w:val="19"/>
        </w:numPr>
      </w:pPr>
      <w:r>
        <w:t>Building Design</w:t>
      </w:r>
    </w:p>
    <w:p w14:paraId="0201995A" w14:textId="31219766" w:rsidR="00EE7920" w:rsidRDefault="00EE7920" w:rsidP="00EE7920">
      <w:pPr>
        <w:pStyle w:val="ListParagraph"/>
      </w:pPr>
      <w:r>
        <w:t xml:space="preserve">Take into consideration the city as a system and how the buildings work and interact with each other. </w:t>
      </w:r>
    </w:p>
    <w:p w14:paraId="70B9E803" w14:textId="430A4E22" w:rsidR="00EE7920" w:rsidRDefault="00EE7920" w:rsidP="00EE7920">
      <w:pPr>
        <w:pStyle w:val="ListParagraph"/>
      </w:pPr>
      <w:r>
        <w:t xml:space="preserve">Have enough roof space facing the direction where the most sun can be collected by solar panels. </w:t>
      </w:r>
    </w:p>
    <w:p w14:paraId="7D643D53" w14:textId="427D6A75" w:rsidR="00EE7920" w:rsidRDefault="00EE7920" w:rsidP="00EE7920">
      <w:pPr>
        <w:pStyle w:val="ListParagraph"/>
      </w:pPr>
      <w:r>
        <w:t xml:space="preserve">With incorporated city system thinking, it can reduce heating and cooling cost. Reduce the net energy consumptions of the city. </w:t>
      </w:r>
      <w:commentRangeStart w:id="2"/>
      <w:r>
        <w:t>Note</w:t>
      </w:r>
      <w:commentRangeEnd w:id="2"/>
      <w:r>
        <w:rPr>
          <w:rStyle w:val="CommentReference"/>
        </w:rPr>
        <w:commentReference w:id="2"/>
      </w:r>
      <w:r>
        <w:t xml:space="preserve">: in world war 1 day light saving was created to efficiently use the day light during the work day and encourage people to turn off their lights to save energy during the war. </w:t>
      </w:r>
      <w:r w:rsidR="000A7F3E">
        <w:t xml:space="preserve">Energy conservation techniques: </w:t>
      </w:r>
    </w:p>
    <w:p w14:paraId="5D9B6433" w14:textId="572C7D9B" w:rsidR="00EE7920" w:rsidRDefault="00EE7920" w:rsidP="00EE7920">
      <w:pPr>
        <w:pStyle w:val="ListParagraph"/>
        <w:numPr>
          <w:ilvl w:val="0"/>
          <w:numId w:val="20"/>
        </w:numPr>
      </w:pPr>
      <w:r>
        <w:lastRenderedPageBreak/>
        <w:t xml:space="preserve">Dark colors that absorb light and heat in the colder parts of the globe - farthest north and south regions. </w:t>
      </w:r>
    </w:p>
    <w:p w14:paraId="476DF06A" w14:textId="0289732E" w:rsidR="00EE7920" w:rsidRDefault="00EE7920" w:rsidP="00EE7920">
      <w:pPr>
        <w:pStyle w:val="ListParagraph"/>
        <w:numPr>
          <w:ilvl w:val="0"/>
          <w:numId w:val="20"/>
        </w:numPr>
      </w:pPr>
      <w:r>
        <w:t>Light Colors that reflect the light and heat in the summer and warmer areas.</w:t>
      </w:r>
    </w:p>
    <w:p w14:paraId="6E14682D" w14:textId="4D9914D1" w:rsidR="00EE7920" w:rsidRDefault="00EE7920" w:rsidP="00EE7920">
      <w:pPr>
        <w:pStyle w:val="ListParagraph"/>
        <w:numPr>
          <w:ilvl w:val="0"/>
          <w:numId w:val="20"/>
        </w:numPr>
      </w:pPr>
      <w:r>
        <w:t>Narrow streets in hot climates</w:t>
      </w:r>
    </w:p>
    <w:p w14:paraId="5B3619C7" w14:textId="76D40BAA" w:rsidR="00060A55" w:rsidRDefault="00060A55" w:rsidP="00060A55">
      <w:pPr>
        <w:pStyle w:val="ListParagraph"/>
        <w:numPr>
          <w:ilvl w:val="0"/>
          <w:numId w:val="19"/>
        </w:numPr>
      </w:pPr>
      <w:r>
        <w:t>Localized energy production</w:t>
      </w:r>
    </w:p>
    <w:p w14:paraId="3FD06375" w14:textId="7F542419" w:rsidR="00EE5FD0" w:rsidRDefault="00EE5FD0" w:rsidP="00EE5FD0">
      <w:pPr>
        <w:ind w:left="720"/>
      </w:pPr>
      <w:r>
        <w:t xml:space="preserve">All cities require reliable energy production. </w:t>
      </w:r>
    </w:p>
    <w:p w14:paraId="59F9D9E0" w14:textId="6A44F02F" w:rsidR="00EE5FD0" w:rsidRDefault="00EE5FD0" w:rsidP="00EE5FD0">
      <w:pPr>
        <w:ind w:left="720"/>
      </w:pPr>
      <w:r>
        <w:t>Different areas can harness energy in different ways. Solar, hydroelectric, wind energy, biogas, marine energy technologies</w:t>
      </w:r>
    </w:p>
    <w:p w14:paraId="71BF385A" w14:textId="454330FE" w:rsidR="00EE5FD0" w:rsidRDefault="00EE5FD0" w:rsidP="00EE5FD0">
      <w:pPr>
        <w:ind w:left="720"/>
      </w:pPr>
      <w:r>
        <w:t xml:space="preserve">Also need an improvement of energy storage spaces. Incentives for people to use more sustainable and renewable energy sources. </w:t>
      </w:r>
    </w:p>
    <w:p w14:paraId="1C63385A" w14:textId="3DBB68CD" w:rsidR="00EE5FD0" w:rsidRDefault="00EE5FD0" w:rsidP="00EE5FD0"/>
    <w:p w14:paraId="1A042758" w14:textId="59B042DC" w:rsidR="00060A55" w:rsidRDefault="00060A55" w:rsidP="00060A55">
      <w:pPr>
        <w:pStyle w:val="ListParagraph"/>
        <w:numPr>
          <w:ilvl w:val="0"/>
          <w:numId w:val="19"/>
        </w:numPr>
      </w:pPr>
      <w:r>
        <w:t>Public transportation, livable city centers</w:t>
      </w:r>
    </w:p>
    <w:p w14:paraId="5A01C936" w14:textId="345E77C1" w:rsidR="00EE5FD0" w:rsidRDefault="00EE5FD0" w:rsidP="00EE5FD0">
      <w:pPr>
        <w:ind w:left="720"/>
      </w:pPr>
      <w:r>
        <w:t xml:space="preserve">Walking in easy/enjoyable will encourage individual cars off the roads. When cities move away from automobile centered city designs to walkable and public transportation designs, then air pollution and public health can improves. </w:t>
      </w:r>
    </w:p>
    <w:p w14:paraId="6D6A72CD" w14:textId="202356ED" w:rsidR="00EE5FD0" w:rsidRDefault="00EE5FD0" w:rsidP="00EE5FD0"/>
    <w:p w14:paraId="61EDD56F" w14:textId="0FA1640A" w:rsidR="00060A55" w:rsidRDefault="00060A55" w:rsidP="00060A55">
      <w:pPr>
        <w:pStyle w:val="ListParagraph"/>
        <w:numPr>
          <w:ilvl w:val="0"/>
          <w:numId w:val="19"/>
        </w:numPr>
      </w:pPr>
      <w:r>
        <w:t>Localized resources extraction and reliance</w:t>
      </w:r>
    </w:p>
    <w:p w14:paraId="7B5B2FFE" w14:textId="744D1C48" w:rsidR="008802C8" w:rsidRDefault="008802C8" w:rsidP="00871C1D">
      <w:pPr>
        <w:ind w:left="720"/>
      </w:pPr>
    </w:p>
    <w:p w14:paraId="4D42DD7B" w14:textId="77777777" w:rsidR="008802C8" w:rsidRDefault="008802C8" w:rsidP="00BC6807"/>
    <w:p w14:paraId="2FCEB38D" w14:textId="27CAEF8E" w:rsidR="00FE3BEB" w:rsidRDefault="00FE3BEB" w:rsidP="00BC6807"/>
    <w:p w14:paraId="711D2EC4" w14:textId="4CD6936C" w:rsidR="008069E1" w:rsidRDefault="00FE3BEB" w:rsidP="00FE3BEB">
      <w:r>
        <w:t xml:space="preserve">[Resource: 15] </w:t>
      </w:r>
      <w:r w:rsidR="008069E1">
        <w:fldChar w:fldCharType="begin"/>
      </w:r>
      <w:r w:rsidR="00CC33C7">
        <w:instrText xml:space="preserve"> ADDIN ZOTERO_ITEM CSL_CITATION {"citationID":"yF4Njgyu","properties":{"formattedCitation":"\\super 6\\nosupersub{}","plainCitation":"6","noteIndex":0},"citationItems":[{"id":514,"uris":["http://zotero.org/users/4449767/items/XCUFNC8F"],"uri":["http://zotero.org/users/4449767/items/XCUFNC8F"],"itemData":{"id":514,"type":"webpage","title":"What makes a city sustainable? - Sustainable Cities","container-title":"Coursera","abstract":"Video created by Columbia University for the course \"The Age of Sustainable Development\". Professor Sachs looks into what makes a city sustainable,  the patterns of urbanization, and pathways for urban resilience around the world. 2000+ courses ...","URL":"https://www.coursera.org/learn/sustainable-development/lecture/1wUit/what-makes-a-city-sustainable","shortTitle":"What makes a city sustainable?","language":"en","accessed":{"date-parts":[["2018",4,18]]}}}],"schema":"https://github.com/citation-style-language/schema/raw/master/csl-citation.json"} </w:instrText>
      </w:r>
      <w:r w:rsidR="008069E1">
        <w:fldChar w:fldCharType="separate"/>
      </w:r>
      <w:r w:rsidR="00CC33C7" w:rsidRPr="00CC33C7">
        <w:rPr>
          <w:rFonts w:ascii="Calibri" w:cs="Calibri"/>
          <w:vertAlign w:val="superscript"/>
        </w:rPr>
        <w:t>6</w:t>
      </w:r>
      <w:r w:rsidR="008069E1">
        <w:fldChar w:fldCharType="end"/>
      </w:r>
    </w:p>
    <w:p w14:paraId="2C0DDB40" w14:textId="6694AF7D" w:rsidR="00FE3BEB" w:rsidRDefault="008171EB" w:rsidP="00FE3BEB">
      <w:hyperlink r:id="rId13" w:history="1">
        <w:r w:rsidR="00FE3BEB" w:rsidRPr="00BC6C49">
          <w:rPr>
            <w:rStyle w:val="Hyperlink"/>
          </w:rPr>
          <w:t>https://www.coursera.org/learn/sustainable-development/lecture/1wUit/what-makes-a-city-sustainable</w:t>
        </w:r>
      </w:hyperlink>
      <w:r w:rsidR="00FE3BEB">
        <w:t xml:space="preserve"> </w:t>
      </w:r>
    </w:p>
    <w:p w14:paraId="2F54F16E" w14:textId="2AA0FE11" w:rsidR="00FE3BEB" w:rsidRDefault="00FE3BEB" w:rsidP="00BC6807"/>
    <w:p w14:paraId="6E1E63AF" w14:textId="413B1A53" w:rsidR="008069E1" w:rsidRDefault="00FE3BEB" w:rsidP="00FE3BEB">
      <w:r>
        <w:t>[Resource: 16]</w:t>
      </w:r>
      <w:r w:rsidR="008069E1">
        <w:t xml:space="preserve"> </w:t>
      </w:r>
      <w:r w:rsidR="008069E1">
        <w:fldChar w:fldCharType="begin"/>
      </w:r>
      <w:r w:rsidR="00CC33C7">
        <w:instrText xml:space="preserve"> ADDIN ZOTERO_ITEM CSL_CITATION {"citationID":"KlmrRotB","properties":{"formattedCitation":"\\super 2\\nosupersub{}","plainCitation":"2","noteIndex":0},"citationItems":[{"id":516,"uris":["http://zotero.org/users/4449767/items/U7286MKK"],"uri":["http://zotero.org/users/4449767/items/U7286MKK"],"itemData":{"id":516,"type":"post-weblog","title":"What makes a city sustainable?","container-title":"United Nations Sustainable Development","abstract":"United Nations Sustainable Development Goals - Time for Global Action for People and Planet","URL":"https://www.un.org/sustainabledevelopment/sustainablecities/","language":"en-US","accessed":{"date-parts":[["2018",4,18]]}}}],"schema":"https://github.com/citation-style-language/schema/raw/master/csl-citation.json"} </w:instrText>
      </w:r>
      <w:r w:rsidR="008069E1">
        <w:fldChar w:fldCharType="separate"/>
      </w:r>
      <w:r w:rsidR="00CC33C7" w:rsidRPr="00CC33C7">
        <w:rPr>
          <w:rFonts w:ascii="Calibri" w:cs="Calibri"/>
          <w:vertAlign w:val="superscript"/>
        </w:rPr>
        <w:t>2</w:t>
      </w:r>
      <w:r w:rsidR="008069E1">
        <w:fldChar w:fldCharType="end"/>
      </w:r>
    </w:p>
    <w:p w14:paraId="0E0A6EE3" w14:textId="0B4385F2" w:rsidR="00FE3BEB" w:rsidRDefault="008171EB" w:rsidP="00FE3BEB">
      <w:hyperlink r:id="rId14" w:history="1">
        <w:r w:rsidR="00FE3BEB" w:rsidRPr="00BC6C49">
          <w:rPr>
            <w:rStyle w:val="Hyperlink"/>
          </w:rPr>
          <w:t>https://www.un.org/sustainabledevelopment/sustainablecities/</w:t>
        </w:r>
      </w:hyperlink>
      <w:r w:rsidR="00FE3BEB">
        <w:t xml:space="preserve"> </w:t>
      </w:r>
    </w:p>
    <w:p w14:paraId="7D3FA784" w14:textId="535F7B95" w:rsidR="00FE3BEB" w:rsidRDefault="00FE3BEB" w:rsidP="00BC6807"/>
    <w:p w14:paraId="6B901C65" w14:textId="6EB25CB4" w:rsidR="000F4FB1" w:rsidRDefault="000F4FB1" w:rsidP="00FC5D32">
      <w:r>
        <w:t>Goals</w:t>
      </w:r>
      <w:r w:rsidR="00FC5D32">
        <w:t>: Inclusive, safe, resilient</w:t>
      </w:r>
      <w:r>
        <w:t>, and sustainable</w:t>
      </w:r>
    </w:p>
    <w:p w14:paraId="4B9B6166" w14:textId="69B42924" w:rsidR="00FC5D32" w:rsidRDefault="00FC5D32" w:rsidP="00FC5D32">
      <w:pPr>
        <w:pStyle w:val="ListParagraph"/>
        <w:numPr>
          <w:ilvl w:val="0"/>
          <w:numId w:val="3"/>
        </w:numPr>
      </w:pPr>
      <w:r>
        <w:t>Not strain the land</w:t>
      </w:r>
    </w:p>
    <w:p w14:paraId="3F9B2711" w14:textId="045ABDC7" w:rsidR="00FC5D32" w:rsidRDefault="00FC5D32" w:rsidP="00FC5D32">
      <w:pPr>
        <w:pStyle w:val="ListParagraph"/>
        <w:numPr>
          <w:ilvl w:val="0"/>
          <w:numId w:val="3"/>
        </w:numPr>
      </w:pPr>
      <w:r>
        <w:t>Create jobs and prosperity</w:t>
      </w:r>
    </w:p>
    <w:p w14:paraId="282F2F98" w14:textId="45E23D48" w:rsidR="00FC5D32" w:rsidRDefault="00FC5D32" w:rsidP="00FC5D32">
      <w:pPr>
        <w:pStyle w:val="ListParagraph"/>
        <w:numPr>
          <w:ilvl w:val="0"/>
          <w:numId w:val="3"/>
        </w:numPr>
      </w:pPr>
      <w:r>
        <w:t xml:space="preserve">Provide cities with basic services, energy, housing, transportation… </w:t>
      </w:r>
    </w:p>
    <w:p w14:paraId="644082C4" w14:textId="5C729225" w:rsidR="00FC5D32" w:rsidRDefault="00FC5D32" w:rsidP="00FC5D32">
      <w:r>
        <w:t>Issues: congestion, lack funds, sufficient housing, decline of infrastructure</w:t>
      </w:r>
    </w:p>
    <w:p w14:paraId="054A583A" w14:textId="59914C66" w:rsidR="000F4FB1" w:rsidRDefault="00FC5D32" w:rsidP="00FC5D32">
      <w:r>
        <w:t>Cities: culture, commerce, science, productivity, social development</w:t>
      </w:r>
    </w:p>
    <w:p w14:paraId="362CC5F0" w14:textId="77777777" w:rsidR="00FC5D32" w:rsidRDefault="00FC5D32" w:rsidP="00FC5D32"/>
    <w:p w14:paraId="5D7749B3" w14:textId="44533337" w:rsidR="000F4FB1" w:rsidRDefault="000F4FB1" w:rsidP="00BC6807"/>
    <w:p w14:paraId="46E0A0FE" w14:textId="328D0C36" w:rsidR="000F4FB1" w:rsidRDefault="000F4FB1" w:rsidP="00BC6807"/>
    <w:p w14:paraId="681A4895" w14:textId="77777777" w:rsidR="000F4FB1" w:rsidRDefault="000F4FB1" w:rsidP="00BC6807"/>
    <w:p w14:paraId="770B6248" w14:textId="02AA3F9F" w:rsidR="008069E1" w:rsidRDefault="008069E1" w:rsidP="00FE3BEB">
      <w:r>
        <w:t xml:space="preserve">[Resource: </w:t>
      </w:r>
      <w:r w:rsidR="00FE3BEB">
        <w:t>17]</w:t>
      </w:r>
      <w:r>
        <w:t xml:space="preserve"> </w:t>
      </w:r>
      <w:r>
        <w:fldChar w:fldCharType="begin"/>
      </w:r>
      <w:r>
        <w:instrText xml:space="preserve"> ADDIN ZOTERO_ITEM CSL_CITATION {"citationID":"7r4yBvfJ","properties":{"formattedCitation":"\\super 7\\nosupersub{}","plainCitation":"7","noteIndex":0},"citationItems":[{"id":518,"uris":["http://zotero.org/users/4449767/items/PBRLTUAP"],"uri":["http://zotero.org/users/4449767/items/PBRLTUAP"],"itemData":{"id":518,"type":"webpage","title":"BBC - GCSE Bitesize: Sustainable cities","abstract":"A secondary school revision resource for GCSE Geography on sustainable living and transport, with case studies on Ecotowns Masdar City and Whitehill Bordon.","URL":"http://www.bbc.co.uk/schools/gcsebitesize/geography/sustainability/sustainable_living_rev1.shtml","shortTitle":"BBC - GCSE Bitesize","language":"en-GB","accessed":{"date-parts":[["2018",4,18]]}}}],"schema":"https://github.com/citation-style-language/schema/raw/master/csl-citation.json"} </w:instrText>
      </w:r>
      <w:r>
        <w:fldChar w:fldCharType="separate"/>
      </w:r>
      <w:r w:rsidRPr="008069E1">
        <w:rPr>
          <w:rFonts w:ascii="Calibri" w:cs="Calibri"/>
          <w:vertAlign w:val="superscript"/>
        </w:rPr>
        <w:t>7</w:t>
      </w:r>
      <w:r>
        <w:fldChar w:fldCharType="end"/>
      </w:r>
      <w:r>
        <w:t xml:space="preserve"> </w:t>
      </w:r>
    </w:p>
    <w:p w14:paraId="30DFB39B" w14:textId="66521C0F" w:rsidR="00FE3BEB" w:rsidRDefault="008171EB" w:rsidP="00FE3BEB">
      <w:hyperlink r:id="rId15" w:history="1">
        <w:r w:rsidR="00FE3BEB" w:rsidRPr="00BC6C49">
          <w:rPr>
            <w:rStyle w:val="Hyperlink"/>
          </w:rPr>
          <w:t>http://www.bbc.co.uk/schools/gcsebitesize/geography/sustainability/sustainable_living_rev1.shtml</w:t>
        </w:r>
      </w:hyperlink>
      <w:r w:rsidR="00FE3BEB">
        <w:t xml:space="preserve"> </w:t>
      </w:r>
    </w:p>
    <w:p w14:paraId="383DAB41" w14:textId="77777777" w:rsidR="00FE3BEB" w:rsidRDefault="00FE3BEB" w:rsidP="00BC6807"/>
    <w:p w14:paraId="7B4F63D3" w14:textId="77777777" w:rsidR="00FE3BEB" w:rsidRDefault="00FE3BEB" w:rsidP="00BC6807"/>
    <w:p w14:paraId="2C4E1B4E" w14:textId="3603A5BC" w:rsidR="008069E1" w:rsidRDefault="00FE3BEB" w:rsidP="00BC6807">
      <w:r>
        <w:t>[Resource: 1</w:t>
      </w:r>
      <w:r w:rsidR="00C354A3">
        <w:t>9</w:t>
      </w:r>
      <w:r>
        <w:t xml:space="preserve">] </w:t>
      </w:r>
      <w:r w:rsidR="008069E1">
        <w:fldChar w:fldCharType="begin"/>
      </w:r>
      <w:r w:rsidR="008069E1">
        <w:instrText xml:space="preserve"> ADDIN ZOTERO_ITEM CSL_CITATION {"citationID":"oHQIxnjQ","properties":{"formattedCitation":"\\super 8\\nosupersub{}","plainCitation":"8","noteIndex":0},"citationItems":[{"id":522,"uris":["http://zotero.org/users/4449767/items/NA8W34EZ"],"uri":["http://zotero.org/users/4449767/items/NA8W34EZ"],"itemData":{"id":522,"type":"motion_picture","title":"Creating Sustainable Cities","source":"YouTube","dimensions":"261 seconds","URL":"https://www.youtube.com/watch?v=fcDDUSUbq9A","author":[{"literal":"GreenTV"}],"accessed":{"date-parts":[["2018",4,18]]}}}],"schema":"https://github.com/citation-style-language/schema/raw/master/csl-citation.json"} </w:instrText>
      </w:r>
      <w:r w:rsidR="008069E1">
        <w:fldChar w:fldCharType="separate"/>
      </w:r>
      <w:r w:rsidR="008069E1" w:rsidRPr="008069E1">
        <w:rPr>
          <w:rFonts w:ascii="Calibri" w:cs="Calibri"/>
          <w:vertAlign w:val="superscript"/>
        </w:rPr>
        <w:t>8</w:t>
      </w:r>
      <w:r w:rsidR="008069E1">
        <w:fldChar w:fldCharType="end"/>
      </w:r>
    </w:p>
    <w:p w14:paraId="0FB8FC42" w14:textId="38764552" w:rsidR="00FE3BEB" w:rsidRDefault="00FE3BEB" w:rsidP="00BC6807">
      <w:r>
        <w:t xml:space="preserve"> </w:t>
      </w:r>
      <w:hyperlink r:id="rId16" w:history="1">
        <w:r w:rsidRPr="00BC6C49">
          <w:rPr>
            <w:rStyle w:val="Hyperlink"/>
          </w:rPr>
          <w:t>https://www.youtube.com/watch?v=fcDDUSUbq9A</w:t>
        </w:r>
      </w:hyperlink>
      <w:r>
        <w:t xml:space="preserve"> </w:t>
      </w:r>
    </w:p>
    <w:p w14:paraId="6EF1669C" w14:textId="3DFA5ACB" w:rsidR="00FE3BEB" w:rsidRDefault="00FE3BEB" w:rsidP="00BC6807"/>
    <w:p w14:paraId="2C3DED3E" w14:textId="31CFA54E" w:rsidR="008069E1" w:rsidRDefault="00C354A3" w:rsidP="00BC6807">
      <w:r>
        <w:t xml:space="preserve">[Resource: 18] </w:t>
      </w:r>
      <w:r w:rsidR="008069E1">
        <w:fldChar w:fldCharType="begin"/>
      </w:r>
      <w:r w:rsidR="008069E1">
        <w:instrText xml:space="preserve"> ADDIN ZOTERO_ITEM CSL_CITATION {"citationID":"Tnu3iVew","properties":{"formattedCitation":"\\super 9\\nosupersub{}","plainCitation":"9","noteIndex":0},"citationItems":[{"id":520,"uris":["http://zotero.org/users/4449767/items/DWIEYPL9"],"uri":["http://zotero.org/users/4449767/items/DWIEYPL9"],"itemData":{"id":520,"type":"webpage","title":"Sustainable Cities","container-title":"EdCast","abstract":"Did you know that experts estimate an additional three billion people will live in cities by 2050? What will the impact be on the current world population, half of which currently lives in cities...","URL":"https://courses.sdgacademy.org/learn/sustainable-cities-april-july-2018","language":"en","accessed":{"date-parts":[["2018",4,18]]}}}],"schema":"https://github.com/citation-style-language/schema/raw/master/csl-citation.json"} </w:instrText>
      </w:r>
      <w:r w:rsidR="008069E1">
        <w:fldChar w:fldCharType="separate"/>
      </w:r>
      <w:r w:rsidR="008069E1" w:rsidRPr="008069E1">
        <w:rPr>
          <w:rFonts w:ascii="Calibri" w:cs="Calibri"/>
          <w:vertAlign w:val="superscript"/>
        </w:rPr>
        <w:t>9</w:t>
      </w:r>
      <w:r w:rsidR="008069E1">
        <w:fldChar w:fldCharType="end"/>
      </w:r>
    </w:p>
    <w:p w14:paraId="4879FBC8" w14:textId="4B7A41DF" w:rsidR="00FE3BEB" w:rsidRDefault="008171EB" w:rsidP="00BC6807">
      <w:hyperlink r:id="rId17" w:history="1">
        <w:r w:rsidR="00FE3BEB" w:rsidRPr="00BC6C49">
          <w:rPr>
            <w:rStyle w:val="Hyperlink"/>
          </w:rPr>
          <w:t>https://courses.sdgacademy.org/learn/sustainable-cities-april-july-2018</w:t>
        </w:r>
      </w:hyperlink>
      <w:r w:rsidR="00FE3BEB">
        <w:t xml:space="preserve"> </w:t>
      </w:r>
    </w:p>
    <w:p w14:paraId="281D46A1" w14:textId="062B5E24" w:rsidR="00C354A3" w:rsidRDefault="00C354A3" w:rsidP="00BC6807"/>
    <w:p w14:paraId="7F9DB26A" w14:textId="30D1FFD7" w:rsidR="008069E1" w:rsidRDefault="00C354A3" w:rsidP="00BC6807">
      <w:r>
        <w:t>[Resource: 20]</w:t>
      </w:r>
      <w:r w:rsidR="008069E1">
        <w:t xml:space="preserve"> </w:t>
      </w:r>
      <w:r w:rsidR="008069E1">
        <w:fldChar w:fldCharType="begin"/>
      </w:r>
      <w:r w:rsidR="008069E1">
        <w:instrText xml:space="preserve"> ADDIN ZOTERO_ITEM CSL_CITATION {"citationID":"1p6vHE5p","properties":{"formattedCitation":"\\super 10\\nosupersub{}","plainCitation":"10","noteIndex":0},"citationItems":[{"id":523,"uris":["http://zotero.org/users/4449767/items/TKVKJ4EU"],"uri":["http://zotero.org/users/4449767/items/TKVKJ4EU"],"itemData":{"id":523,"type":"webpage","title":"Sustainable Cities","container-title":"EdCast","abstract":"Overview\nCities are home to half the world’s seven billion people and contribute to about three-fourths of global economic output. An additional three billion people are estimated to live in...","URL":"https://courses.sdgacademy.org/learn/sustainable-cities-may-2017","language":"en","accessed":{"date-parts":[["2018",4,18]]}}}],"schema":"https://github.com/citation-style-language/schema/raw/master/csl-citation.json"} </w:instrText>
      </w:r>
      <w:r w:rsidR="008069E1">
        <w:fldChar w:fldCharType="separate"/>
      </w:r>
      <w:r w:rsidR="008069E1" w:rsidRPr="008069E1">
        <w:rPr>
          <w:rFonts w:ascii="Calibri" w:cs="Calibri"/>
          <w:vertAlign w:val="superscript"/>
        </w:rPr>
        <w:t>10</w:t>
      </w:r>
      <w:r w:rsidR="008069E1">
        <w:fldChar w:fldCharType="end"/>
      </w:r>
    </w:p>
    <w:p w14:paraId="48C741C7" w14:textId="57B4BEF6" w:rsidR="00C354A3" w:rsidRDefault="00C354A3" w:rsidP="00BC6807">
      <w:r>
        <w:t xml:space="preserve"> </w:t>
      </w:r>
    </w:p>
    <w:p w14:paraId="3DE3E9D6" w14:textId="6B8E8112" w:rsidR="00FE3BEB" w:rsidRDefault="00FE3BEB" w:rsidP="00BC6807"/>
    <w:p w14:paraId="54FA7092" w14:textId="77777777" w:rsidR="00FE3BEB" w:rsidRDefault="00FE3BEB" w:rsidP="00BC6807"/>
    <w:p w14:paraId="7F1C0E3D" w14:textId="7A1E74F8" w:rsidR="002E5C7E" w:rsidRPr="002E5C7E" w:rsidRDefault="00741D31" w:rsidP="00BC6807">
      <w:pPr>
        <w:rPr>
          <w:b/>
        </w:rPr>
      </w:pPr>
      <w:r>
        <w:rPr>
          <w:b/>
        </w:rPr>
        <w:t>3.0</w:t>
      </w:r>
      <w:r w:rsidR="002E5C7E">
        <w:rPr>
          <w:b/>
        </w:rPr>
        <w:t xml:space="preserve"> Energy</w:t>
      </w:r>
    </w:p>
    <w:p w14:paraId="725B271B" w14:textId="6FFC962C" w:rsidR="00A70F4E" w:rsidRDefault="005E3293" w:rsidP="00A70F4E">
      <w:pPr>
        <w:ind w:firstLine="720"/>
      </w:pPr>
      <w:commentRangeStart w:id="3"/>
      <w:r>
        <w:t xml:space="preserve">Energy </w:t>
      </w:r>
      <w:commentRangeEnd w:id="3"/>
      <w:r>
        <w:rPr>
          <w:rStyle w:val="CommentReference"/>
        </w:rPr>
        <w:commentReference w:id="3"/>
      </w:r>
      <w:r>
        <w:t>consumption is an indicator of sustainable cities, but above that is the type of energy harnessed: wind, solar, and hydropower.</w:t>
      </w:r>
      <w:r w:rsidR="00C15CAF">
        <w:t xml:space="preserve"> Many European countries are pioneers i</w:t>
      </w:r>
      <w:r w:rsidR="00B35883">
        <w:t>n the renewable energy field</w:t>
      </w:r>
      <w:r w:rsidR="00B35883">
        <w:fldChar w:fldCharType="begin"/>
      </w:r>
      <w:r w:rsidR="008069E1">
        <w:instrText xml:space="preserve"> ADDIN ZOTERO_ITEM CSL_CITATION {"citationID":"Jsx2dYf4","properties":{"formattedCitation":"\\super 11\\nosupersub{}","plainCitation":"11","noteIndex":0},"citationItems":[{"id":496,"uris":["http://zotero.org/users/4449767/items/DVYY8E6N"],"uri":["http://zotero.org/users/4449767/items/DVYY8E6N"],"itemData":{"id":496,"type":"webpage","title":"Portugal Produced 103% of Its Energy From Renewables in March","container-title":"Global Citizen","abstract":"But the country still depends on fossil fuels to avoid blackouts.","URL":"https://www.globalcitizen.org/en/content/portugal-renewable-energy-record-in-march/","accessed":{"date-parts":[["2018",4,18]]}}}],"schema":"https://github.com/citation-style-language/schema/raw/master/csl-citation.json"} </w:instrText>
      </w:r>
      <w:r w:rsidR="00B35883">
        <w:fldChar w:fldCharType="separate"/>
      </w:r>
      <w:r w:rsidR="008069E1" w:rsidRPr="008069E1">
        <w:rPr>
          <w:rFonts w:ascii="Calibri" w:cs="Calibri"/>
          <w:vertAlign w:val="superscript"/>
        </w:rPr>
        <w:t>11</w:t>
      </w:r>
      <w:r w:rsidR="00B35883">
        <w:fldChar w:fldCharType="end"/>
      </w:r>
      <w:r w:rsidR="00C15CAF">
        <w:t>. By 2020, Portugal is trying to generate 60% of their power f</w:t>
      </w:r>
      <w:r w:rsidR="00B35883">
        <w:t>rom renewable energy sources</w:t>
      </w:r>
      <w:r w:rsidR="00B35883">
        <w:fldChar w:fldCharType="begin"/>
      </w:r>
      <w:r w:rsidR="008069E1">
        <w:instrText xml:space="preserve"> ADDIN ZOTERO_ITEM CSL_CITATION {"citationID":"5k9MrGQ4","properties":{"formattedCitation":"\\super 11\\nosupersub{}","plainCitation":"11","noteIndex":0},"citationItems":[{"id":496,"uris":["http://zotero.org/users/4449767/items/DVYY8E6N"],"uri":["http://zotero.org/users/4449767/items/DVYY8E6N"],"itemData":{"id":496,"type":"webpage","title":"Portugal Produced 103% of Its Energy From Renewables in March","container-title":"Global Citizen","abstract":"But the country still depends on fossil fuels to avoid blackouts.","URL":"https://www.globalcitizen.org/en/content/portugal-renewable-energy-record-in-march/","accessed":{"date-parts":[["2018",4,18]]}}}],"schema":"https://github.com/citation-style-language/schema/raw/master/csl-citation.json"} </w:instrText>
      </w:r>
      <w:r w:rsidR="00B35883">
        <w:fldChar w:fldCharType="separate"/>
      </w:r>
      <w:r w:rsidR="008069E1" w:rsidRPr="008069E1">
        <w:rPr>
          <w:rFonts w:ascii="Calibri" w:cs="Calibri"/>
          <w:vertAlign w:val="superscript"/>
        </w:rPr>
        <w:t>11</w:t>
      </w:r>
      <w:r w:rsidR="00B35883">
        <w:fldChar w:fldCharType="end"/>
      </w:r>
      <w:r w:rsidR="00B35883">
        <w:t xml:space="preserve"> </w:t>
      </w:r>
      <w:r w:rsidR="00B35883">
        <w:fldChar w:fldCharType="begin"/>
      </w:r>
      <w:r w:rsidR="008069E1">
        <w:instrText xml:space="preserve"> ADDIN ZOTERO_ITEM CSL_CITATION {"citationID":"g8TZ9FK0","properties":{"formattedCitation":"\\super 12\\nosupersub{}","plainCitation":"12","noteIndex":0},"citationItems":[{"id":498,"uris":["http://zotero.org/users/4449767/items/9D7JN3B2"],"uri":["http://zotero.org/users/4449767/items/9D7JN3B2"],"itemData":{"id":498,"type":"webpage","title":"'This is possible. We did it': the week Portugal ran on renewables | World news | The Guardian","URL":"https://www.theguardian.com/news/2016/dec/26/this-is-possible-we-did-it-the-week-portugal-ran-on-renewables","accessed":{"date-parts":[["2018",4,18]]}}}],"schema":"https://github.com/citation-style-language/schema/raw/master/csl-citation.json"} </w:instrText>
      </w:r>
      <w:r w:rsidR="00B35883">
        <w:fldChar w:fldCharType="separate"/>
      </w:r>
      <w:r w:rsidR="008069E1" w:rsidRPr="008069E1">
        <w:rPr>
          <w:rFonts w:ascii="Calibri" w:cs="Calibri"/>
          <w:vertAlign w:val="superscript"/>
        </w:rPr>
        <w:t>12</w:t>
      </w:r>
      <w:r w:rsidR="00B35883">
        <w:fldChar w:fldCharType="end"/>
      </w:r>
      <w:r w:rsidR="00C15CAF">
        <w:t xml:space="preserve">. One of the key components of renewable energy is the variable and oscillating generation of power, due to environmental conditions. The time of the year and weather effects </w:t>
      </w:r>
      <w:r w:rsidR="00A70F4E">
        <w:t>the amount of power produced. W</w:t>
      </w:r>
      <w:r w:rsidR="00C15CAF">
        <w:t xml:space="preserve">ater flow (rivers, tides, </w:t>
      </w:r>
      <w:r w:rsidR="00A70F4E">
        <w:t>dams), solar accessibility, and wind availability aren’t constantly producing power. So, one of the main components Portugal is looki</w:t>
      </w:r>
      <w:r w:rsidR="00B35883">
        <w:t>ng at is energy improvements</w:t>
      </w:r>
      <w:r w:rsidR="00B35883">
        <w:fldChar w:fldCharType="begin"/>
      </w:r>
      <w:r w:rsidR="008069E1">
        <w:instrText xml:space="preserve"> ADDIN ZOTERO_ITEM CSL_CITATION {"citationID":"oyYO4I76","properties":{"formattedCitation":"\\super 11\\nosupersub{}","plainCitation":"11","noteIndex":0},"citationItems":[{"id":496,"uris":["http://zotero.org/users/4449767/items/DVYY8E6N"],"uri":["http://zotero.org/users/4449767/items/DVYY8E6N"],"itemData":{"id":496,"type":"webpage","title":"Portugal Produced 103% of Its Energy From Renewables in March","container-title":"Global Citizen","abstract":"But the country still depends on fossil fuels to avoid blackouts.","URL":"https://www.globalcitizen.org/en/content/portugal-renewable-energy-record-in-march/","accessed":{"date-parts":[["2018",4,18]]}}}],"schema":"https://github.com/citation-style-language/schema/raw/master/csl-citation.json"} </w:instrText>
      </w:r>
      <w:r w:rsidR="00B35883">
        <w:fldChar w:fldCharType="separate"/>
      </w:r>
      <w:r w:rsidR="008069E1" w:rsidRPr="008069E1">
        <w:rPr>
          <w:rFonts w:ascii="Calibri" w:cs="Calibri"/>
          <w:vertAlign w:val="superscript"/>
        </w:rPr>
        <w:t>11</w:t>
      </w:r>
      <w:r w:rsidR="00B35883">
        <w:fldChar w:fldCharType="end"/>
      </w:r>
      <w:r w:rsidR="00B35883">
        <w:t xml:space="preserve"> </w:t>
      </w:r>
      <w:r w:rsidR="00B35883">
        <w:fldChar w:fldCharType="begin"/>
      </w:r>
      <w:r w:rsidR="008069E1">
        <w:instrText xml:space="preserve"> ADDIN ZOTERO_ITEM CSL_CITATION {"citationID":"YUVqLi1m","properties":{"formattedCitation":"\\super 12\\nosupersub{}","plainCitation":"12","noteIndex":0},"citationItems":[{"id":498,"uris":["http://zotero.org/users/4449767/items/9D7JN3B2"],"uri":["http://zotero.org/users/4449767/items/9D7JN3B2"],"itemData":{"id":498,"type":"webpage","title":"'This is possible. We did it': the week Portugal ran on renewables | World news | The Guardian","URL":"https://www.theguardian.com/news/2016/dec/26/this-is-possible-we-did-it-the-week-portugal-ran-on-renewables","accessed":{"date-parts":[["2018",4,18]]}}}],"schema":"https://github.com/citation-style-language/schema/raw/master/csl-citation.json"} </w:instrText>
      </w:r>
      <w:r w:rsidR="00B35883">
        <w:fldChar w:fldCharType="separate"/>
      </w:r>
      <w:r w:rsidR="008069E1" w:rsidRPr="008069E1">
        <w:rPr>
          <w:rFonts w:ascii="Calibri" w:cs="Calibri"/>
          <w:vertAlign w:val="superscript"/>
        </w:rPr>
        <w:t>12</w:t>
      </w:r>
      <w:r w:rsidR="00B35883">
        <w:fldChar w:fldCharType="end"/>
      </w:r>
      <w:r w:rsidR="00A70F4E">
        <w:t xml:space="preserve">. The system for energy storage has been based off of energy sources that burned as needed, like fossil fuels. Systems are not prepared to accumulate a surplus, which is the direction that needs to be taken with renewable energies. </w:t>
      </w:r>
    </w:p>
    <w:p w14:paraId="2DF82BC6" w14:textId="77777777" w:rsidR="00A70F4E" w:rsidRPr="00A618D3" w:rsidRDefault="00A70F4E" w:rsidP="00A70F4E">
      <w:pPr>
        <w:ind w:firstLine="720"/>
      </w:pPr>
      <w:r>
        <w:t>Globally, there has been a shift to invest in sustai</w:t>
      </w:r>
      <w:r w:rsidR="002E5C7E">
        <w:t xml:space="preserve">nable energy initiatives. China, </w:t>
      </w:r>
      <w:r>
        <w:t>India</w:t>
      </w:r>
      <w:r w:rsidR="002E5C7E">
        <w:t xml:space="preserve">, Costa Risa, Scotland, Denmark, and Norway all have made steps to adopt more sustainable practices. </w:t>
      </w:r>
    </w:p>
    <w:p w14:paraId="24B4133D" w14:textId="68F24C46" w:rsidR="00BC6807" w:rsidRDefault="00FE3BEB" w:rsidP="00BC6807">
      <w:r>
        <w:rPr>
          <w:noProof/>
        </w:rPr>
        <w:drawing>
          <wp:inline distT="0" distB="0" distL="0" distR="0" wp14:anchorId="03C8E32A" wp14:editId="18B4BE39">
            <wp:extent cx="5316142" cy="215201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4-11 at 10.20.25 AM.png"/>
                    <pic:cNvPicPr/>
                  </pic:nvPicPr>
                  <pic:blipFill>
                    <a:blip r:embed="rId18">
                      <a:extLst>
                        <a:ext uri="{28A0092B-C50C-407E-A947-70E740481C1C}">
                          <a14:useLocalDpi xmlns:a14="http://schemas.microsoft.com/office/drawing/2010/main" val="0"/>
                        </a:ext>
                      </a:extLst>
                    </a:blip>
                    <a:stretch>
                      <a:fillRect/>
                    </a:stretch>
                  </pic:blipFill>
                  <pic:spPr>
                    <a:xfrm>
                      <a:off x="0" y="0"/>
                      <a:ext cx="5319036" cy="2153187"/>
                    </a:xfrm>
                    <a:prstGeom prst="rect">
                      <a:avLst/>
                    </a:prstGeom>
                  </pic:spPr>
                </pic:pic>
              </a:graphicData>
            </a:graphic>
          </wp:inline>
        </w:drawing>
      </w:r>
    </w:p>
    <w:p w14:paraId="326502C8" w14:textId="76F2253D" w:rsidR="00FE3BEB" w:rsidRDefault="00FE3BEB" w:rsidP="00BC6807">
      <w:r>
        <w:t>Figure_: The sunlight harnessing potential across the globe</w:t>
      </w:r>
      <w:r w:rsidR="00B35883">
        <w:fldChar w:fldCharType="begin"/>
      </w:r>
      <w:r w:rsidR="008069E1">
        <w:instrText xml:space="preserve"> ADDIN ZOTERO_ITEM CSL_CITATION {"citationID":"lONc7Xll","properties":{"formattedCitation":"\\super 13\\nosupersub{}","plainCitation":"13","noteIndex":0},"citationItems":[{"id":506,"uris":["http://zotero.org/users/4449767/items/FHJSQ2Y6"],"uri":["http://zotero.org/users/4449767/items/FHJSQ2Y6"],"itemData":{"id":506,"type":"webpage","title":"Global Solar Atlas","URL":"http://globalsolaratlas.info/?c=65.658275,194.414063,2&amp;s=65.658275,194.326172&amp;l=0","accessed":{"date-parts":[["2018",4,18]]}}}],"schema":"https://github.com/citation-style-language/schema/raw/master/csl-citation.json"} </w:instrText>
      </w:r>
      <w:r w:rsidR="00B35883">
        <w:fldChar w:fldCharType="separate"/>
      </w:r>
      <w:r w:rsidR="008069E1" w:rsidRPr="008069E1">
        <w:rPr>
          <w:rFonts w:ascii="Calibri" w:cs="Calibri"/>
          <w:vertAlign w:val="superscript"/>
        </w:rPr>
        <w:t>13</w:t>
      </w:r>
      <w:r w:rsidR="00B35883">
        <w:fldChar w:fldCharType="end"/>
      </w:r>
      <w:r w:rsidR="00B35883">
        <w:t xml:space="preserve"> </w:t>
      </w:r>
      <w:r w:rsidR="00B35883">
        <w:fldChar w:fldCharType="begin"/>
      </w:r>
      <w:r w:rsidR="008069E1">
        <w:instrText xml:space="preserve"> ADDIN ZOTERO_ITEM CSL_CITATION {"citationID":"wSasE6GX","properties":{"formattedCitation":"\\super 14\\nosupersub{}","plainCitation":"14","noteIndex":0},"citationItems":[{"id":508,"uris":["http://zotero.org/users/4449767/items/TSW9FQZM"],"uri":["http://zotero.org/users/4449767/items/TSW9FQZM"],"itemData":{"id":508,"type":"webpage","title":"New World Bank Tool Helps Map Solar Potential","container-title":"World Bank","genre":"Text/HTML","abstract":"New World Bank Tool Helps Map Solar Potential","URL":"http://www.worldbank.org/en/news/press-release/2017/01/17/new-world-bank-tool-helps-map-solar-potential","language":"en","accessed":{"date-parts":[["2018",4,18]]}}}],"schema":"https://github.com/citation-style-language/schema/raw/master/csl-citation.json"} </w:instrText>
      </w:r>
      <w:r w:rsidR="00B35883">
        <w:fldChar w:fldCharType="separate"/>
      </w:r>
      <w:r w:rsidR="008069E1" w:rsidRPr="008069E1">
        <w:rPr>
          <w:rFonts w:ascii="Calibri" w:cs="Calibri"/>
          <w:vertAlign w:val="superscript"/>
        </w:rPr>
        <w:t>14</w:t>
      </w:r>
      <w:r w:rsidR="00B35883">
        <w:fldChar w:fldCharType="end"/>
      </w:r>
    </w:p>
    <w:p w14:paraId="35677184" w14:textId="5C7AAE31" w:rsidR="00FE3BEB" w:rsidRDefault="00FE3BEB" w:rsidP="00BC6807"/>
    <w:p w14:paraId="69797473" w14:textId="77777777" w:rsidR="00FE3BEB" w:rsidRDefault="00FE3BEB" w:rsidP="00BC6807"/>
    <w:p w14:paraId="2B52C981" w14:textId="3B191ADC" w:rsidR="002E5C7E" w:rsidRPr="00FE3BEB" w:rsidRDefault="00FE3BEB" w:rsidP="00FE3BEB">
      <w:pPr>
        <w:rPr>
          <w:b/>
        </w:rPr>
      </w:pPr>
      <w:r>
        <w:rPr>
          <w:b/>
        </w:rPr>
        <w:t xml:space="preserve">4.0 </w:t>
      </w:r>
      <w:r w:rsidR="002E5C7E" w:rsidRPr="00FE3BEB">
        <w:rPr>
          <w:b/>
        </w:rPr>
        <w:t>Policy</w:t>
      </w:r>
    </w:p>
    <w:p w14:paraId="22091223" w14:textId="77777777" w:rsidR="002E5C7E" w:rsidRDefault="002E5C7E" w:rsidP="00BC6807">
      <w:r>
        <w:tab/>
        <w:t>Policy  changes are integral in creating a mass movement towards sustainable actions.</w:t>
      </w:r>
    </w:p>
    <w:p w14:paraId="51098C00" w14:textId="77777777" w:rsidR="002E5C7E" w:rsidRDefault="002E5C7E" w:rsidP="002E5C7E">
      <w:pPr>
        <w:pStyle w:val="ListParagraph"/>
        <w:numPr>
          <w:ilvl w:val="0"/>
          <w:numId w:val="12"/>
        </w:numPr>
      </w:pPr>
      <w:r>
        <w:t>The Paris Climate Agreement</w:t>
      </w:r>
    </w:p>
    <w:p w14:paraId="764CBA2F" w14:textId="559F1D8E" w:rsidR="002E5C7E" w:rsidRDefault="002E5C7E" w:rsidP="002E5C7E">
      <w:pPr>
        <w:pStyle w:val="ListParagraph"/>
        <w:numPr>
          <w:ilvl w:val="1"/>
          <w:numId w:val="3"/>
        </w:numPr>
      </w:pPr>
      <w:r>
        <w:t>Keep global temperatures from exceeding 1.5 degrees Celsius</w:t>
      </w:r>
    </w:p>
    <w:p w14:paraId="543DABD9" w14:textId="02AED049" w:rsidR="00BC21B1" w:rsidRDefault="004D064A" w:rsidP="002E5C7E">
      <w:pPr>
        <w:pStyle w:val="ListParagraph"/>
        <w:numPr>
          <w:ilvl w:val="1"/>
          <w:numId w:val="3"/>
        </w:numPr>
      </w:pPr>
      <w:r>
        <w:lastRenderedPageBreak/>
        <w:t>Improve solar technology, reduce industry costs, increase solar production in the Global South, which receives little investment for that amount sun light available to be harness</w:t>
      </w:r>
      <w:r w:rsidR="00B35883">
        <w:t>ed</w:t>
      </w:r>
      <w:r w:rsidR="00B35883">
        <w:fldChar w:fldCharType="begin"/>
      </w:r>
      <w:r w:rsidR="008069E1">
        <w:instrText xml:space="preserve"> ADDIN ZOTERO_ITEM CSL_CITATION {"citationID":"bDcJIVQo","properties":{"formattedCitation":"\\super 15\\nosupersub{}","plainCitation":"15","noteIndex":0},"citationItems":[{"id":500,"uris":["http://zotero.org/users/4449767/items/UHCKDUXC"],"uri":["http://zotero.org/users/4449767/items/UHCKDUXC"],"itemData":{"id":500,"type":"webpage","title":"France Sends $861 Million to World’s Largest Solar Power Pact","container-title":"Global Citizen","abstract":"The money will be used to transform the solar industry.","URL":"https://www.globalcitizen.org/en/content/france-861-million-solar-investment-india/","accessed":{"date-parts":[["2018",4,18]]}}}],"schema":"https://github.com/citation-style-language/schema/raw/master/csl-citation.json"} </w:instrText>
      </w:r>
      <w:r w:rsidR="00B35883">
        <w:fldChar w:fldCharType="separate"/>
      </w:r>
      <w:r w:rsidR="008069E1" w:rsidRPr="008069E1">
        <w:rPr>
          <w:rFonts w:ascii="Calibri" w:cs="Calibri"/>
          <w:vertAlign w:val="superscript"/>
        </w:rPr>
        <w:t>15</w:t>
      </w:r>
      <w:r w:rsidR="00B35883">
        <w:fldChar w:fldCharType="end"/>
      </w:r>
    </w:p>
    <w:p w14:paraId="788F8346" w14:textId="325D81CA" w:rsidR="002E5C7E" w:rsidRDefault="002E5C7E" w:rsidP="002E5C7E">
      <w:pPr>
        <w:pStyle w:val="ListParagraph"/>
        <w:numPr>
          <w:ilvl w:val="0"/>
          <w:numId w:val="12"/>
        </w:numPr>
      </w:pPr>
      <w:r>
        <w:t>Making sustainable options cheaper</w:t>
      </w:r>
    </w:p>
    <w:p w14:paraId="4848EEE2" w14:textId="70D2F31C" w:rsidR="00FC5D32" w:rsidRDefault="00FC5D32" w:rsidP="002E5C7E">
      <w:pPr>
        <w:pStyle w:val="ListParagraph"/>
        <w:numPr>
          <w:ilvl w:val="0"/>
          <w:numId w:val="12"/>
        </w:numPr>
      </w:pPr>
      <w:r>
        <w:t>Habitat III</w:t>
      </w:r>
      <w:r w:rsidR="00211BAA">
        <w:fldChar w:fldCharType="begin"/>
      </w:r>
      <w:r w:rsidR="00CC33C7">
        <w:instrText xml:space="preserve"> ADDIN ZOTERO_ITEM CSL_CITATION {"citationID":"yDRQ5Xrk","properties":{"formattedCitation":"\\super 2\\nosupersub{}","plainCitation":"2","noteIndex":0},"citationItems":[{"id":516,"uris":["http://zotero.org/users/4449767/items/U7286MKK"],"uri":["http://zotero.org/users/4449767/items/U7286MKK"],"itemData":{"id":516,"type":"post-weblog","title":"What makes a city sustainable?","container-title":"United Nations Sustainable Development","abstract":"United Nations Sustainable Development Goals - Time for Global Action for People and Planet","URL":"https://www.un.org/sustainabledevelopment/sustainablecities/","language":"en-US","accessed":{"date-parts":[["2018",4,18]]}}}],"schema":"https://github.com/citation-style-language/schema/raw/master/csl-citation.json"} </w:instrText>
      </w:r>
      <w:r w:rsidR="00211BAA">
        <w:fldChar w:fldCharType="separate"/>
      </w:r>
      <w:r w:rsidR="00CC33C7" w:rsidRPr="00CC33C7">
        <w:rPr>
          <w:rFonts w:ascii="Calibri" w:cs="Calibri"/>
          <w:vertAlign w:val="superscript"/>
        </w:rPr>
        <w:t>2</w:t>
      </w:r>
      <w:r w:rsidR="00211BAA">
        <w:fldChar w:fldCharType="end"/>
      </w:r>
      <w:r w:rsidR="00CC33C7">
        <w:t xml:space="preserve"> </w:t>
      </w:r>
      <w:r w:rsidR="00CC33C7">
        <w:fldChar w:fldCharType="begin"/>
      </w:r>
      <w:r w:rsidR="00CC33C7">
        <w:instrText xml:space="preserve"> ADDIN ZOTERO_ITEM CSL_CITATION {"citationID":"yvlCPIfE","properties":{"formattedCitation":"\\super 16\\nosupersub{}","plainCitation":"16","noteIndex":0},"citationItems":[{"id":526,"uris":["http://zotero.org/users/4449767/items/A3D4PTZV"],"uri":["http://zotero.org/users/4449767/items/A3D4PTZV"],"itemData":{"id":526,"type":"post-weblog","title":"Cities - United Nations Sustainable Development Action 2015","container-title":"United Nations Sustainable Development","abstract":"United Nations Sustainable Development Goals - Time for Global Action for People and Planet","URL":"https://www.un.org/sustainabledevelopment/cities/","language":"en-US","accessed":{"date-parts":[["2018",4,20]]}}}],"schema":"https://github.com/citation-style-language/schema/raw/master/csl-citation.json"} </w:instrText>
      </w:r>
      <w:r w:rsidR="00CC33C7">
        <w:fldChar w:fldCharType="separate"/>
      </w:r>
      <w:r w:rsidR="00CC33C7" w:rsidRPr="00CC33C7">
        <w:rPr>
          <w:rFonts w:ascii="Calibri" w:cs="Calibri"/>
          <w:vertAlign w:val="superscript"/>
        </w:rPr>
        <w:t>16</w:t>
      </w:r>
      <w:r w:rsidR="00CC33C7">
        <w:fldChar w:fldCharType="end"/>
      </w:r>
    </w:p>
    <w:p w14:paraId="6A03BA24" w14:textId="47AE8CD9" w:rsidR="00FC5D32" w:rsidRDefault="00FC5D32" w:rsidP="00FC5D32">
      <w:pPr>
        <w:pStyle w:val="ListParagraph"/>
        <w:numPr>
          <w:ilvl w:val="1"/>
          <w:numId w:val="12"/>
        </w:numPr>
      </w:pPr>
      <w:r>
        <w:t xml:space="preserve">From the United Nations Conference on Housing and Sustainable Urban Development </w:t>
      </w:r>
    </w:p>
    <w:p w14:paraId="7A5EE602" w14:textId="4908960B" w:rsidR="00FC5D32" w:rsidRDefault="00FC5D32" w:rsidP="00FC5D32">
      <w:pPr>
        <w:pStyle w:val="ListParagraph"/>
        <w:numPr>
          <w:ilvl w:val="1"/>
          <w:numId w:val="12"/>
        </w:numPr>
      </w:pPr>
      <w:r>
        <w:t>With a 2030 Agenda to meet Sustainable Development Goals and the Paris Agreement on climate change</w:t>
      </w:r>
    </w:p>
    <w:p w14:paraId="719233A8" w14:textId="3F24E628" w:rsidR="00211BAA" w:rsidRDefault="00211BAA" w:rsidP="00211BAA">
      <w:pPr>
        <w:pStyle w:val="ListParagraph"/>
        <w:numPr>
          <w:ilvl w:val="1"/>
          <w:numId w:val="12"/>
        </w:numPr>
      </w:pPr>
      <w:r>
        <w:t>Targets (by 2030)</w:t>
      </w:r>
    </w:p>
    <w:p w14:paraId="50283EDF" w14:textId="08359157" w:rsidR="00211BAA" w:rsidRDefault="00211BAA" w:rsidP="00211BAA">
      <w:pPr>
        <w:pStyle w:val="ListParagraph"/>
        <w:ind w:left="1440"/>
      </w:pPr>
      <w:r>
        <w:t>Key words: adequate, safe, affordable, accessible, sustainable</w:t>
      </w:r>
    </w:p>
    <w:p w14:paraId="140B75E0" w14:textId="74E3E296" w:rsidR="00211BAA" w:rsidRDefault="00211BAA" w:rsidP="00211BAA">
      <w:pPr>
        <w:pStyle w:val="ListParagraph"/>
        <w:ind w:left="1440"/>
      </w:pPr>
      <w:r>
        <w:t>Housing, transportation</w:t>
      </w:r>
    </w:p>
    <w:p w14:paraId="5E0CE110" w14:textId="31839468" w:rsidR="00211BAA" w:rsidRDefault="00CC33C7" w:rsidP="00CC33C7">
      <w:pPr>
        <w:pStyle w:val="ListParagraph"/>
        <w:numPr>
          <w:ilvl w:val="0"/>
          <w:numId w:val="12"/>
        </w:numPr>
      </w:pPr>
      <w:r>
        <w:t>World Urban Forum (</w:t>
      </w:r>
      <w:r w:rsidR="00211BAA">
        <w:t>WUF9</w:t>
      </w:r>
      <w:r>
        <w:t xml:space="preserve">) </w:t>
      </w:r>
      <w:hyperlink r:id="rId19" w:history="1">
        <w:r w:rsidRPr="00BC6C49">
          <w:rPr>
            <w:rStyle w:val="Hyperlink"/>
          </w:rPr>
          <w:t>https://www.un.org/sustainabledevelopment/blog/2018/02/well-planned-managed-cities-can-drive-sustainable-development-un-agency-chief/</w:t>
        </w:r>
      </w:hyperlink>
      <w:r>
        <w:t xml:space="preserve"> </w:t>
      </w:r>
    </w:p>
    <w:p w14:paraId="3611DC97" w14:textId="745EBDF1" w:rsidR="00CC33C7" w:rsidRDefault="00CC33C7" w:rsidP="00CC33C7">
      <w:pPr>
        <w:pStyle w:val="ListParagraph"/>
        <w:numPr>
          <w:ilvl w:val="0"/>
          <w:numId w:val="12"/>
        </w:numPr>
      </w:pPr>
      <w:r>
        <w:t xml:space="preserve">New Urban Agenda </w:t>
      </w:r>
      <w:hyperlink r:id="rId20" w:history="1">
        <w:r w:rsidRPr="00BC6C49">
          <w:rPr>
            <w:rStyle w:val="Hyperlink"/>
          </w:rPr>
          <w:t>http://habitat3.org/the-new-urban-agenda/</w:t>
        </w:r>
      </w:hyperlink>
      <w:r>
        <w:t xml:space="preserve"> </w:t>
      </w:r>
    </w:p>
    <w:p w14:paraId="0A54D689" w14:textId="77777777" w:rsidR="00211BAA" w:rsidRDefault="00211BAA" w:rsidP="00211BAA">
      <w:pPr>
        <w:ind w:left="720"/>
      </w:pPr>
    </w:p>
    <w:p w14:paraId="34AC0B58" w14:textId="077385FB" w:rsidR="002E5C7E" w:rsidRDefault="002E5C7E" w:rsidP="00BC6807"/>
    <w:p w14:paraId="75E79884" w14:textId="50D2F1D8" w:rsidR="00741D31" w:rsidRDefault="00741D31" w:rsidP="00BC6807"/>
    <w:p w14:paraId="4794C8E7" w14:textId="77777777" w:rsidR="00741D31" w:rsidRDefault="00741D31" w:rsidP="00BC6807"/>
    <w:p w14:paraId="6A4BF629" w14:textId="1547376D" w:rsidR="007402F7" w:rsidRPr="00741D31" w:rsidRDefault="00FE3BEB" w:rsidP="00741D31">
      <w:pPr>
        <w:rPr>
          <w:b/>
        </w:rPr>
      </w:pPr>
      <w:r>
        <w:rPr>
          <w:b/>
        </w:rPr>
        <w:t xml:space="preserve">5.0 </w:t>
      </w:r>
      <w:r w:rsidR="00C13104" w:rsidRPr="00741D31">
        <w:rPr>
          <w:b/>
        </w:rPr>
        <w:t>Cities</w:t>
      </w:r>
      <w:r w:rsidR="002E5C7E" w:rsidRPr="00741D31">
        <w:rPr>
          <w:b/>
        </w:rPr>
        <w:t xml:space="preserve"> to Analysis</w:t>
      </w:r>
    </w:p>
    <w:tbl>
      <w:tblPr>
        <w:tblStyle w:val="TableGrid"/>
        <w:tblpPr w:leftFromText="180" w:rightFromText="180" w:vertAnchor="text" w:horzAnchor="page" w:tblpX="861" w:tblpY="-44"/>
        <w:tblW w:w="11158" w:type="dxa"/>
        <w:tblLook w:val="04A0" w:firstRow="1" w:lastRow="0" w:firstColumn="1" w:lastColumn="0" w:noHBand="0" w:noVBand="1"/>
      </w:tblPr>
      <w:tblGrid>
        <w:gridCol w:w="2279"/>
        <w:gridCol w:w="2142"/>
        <w:gridCol w:w="2371"/>
        <w:gridCol w:w="2328"/>
        <w:gridCol w:w="2038"/>
      </w:tblGrid>
      <w:tr w:rsidR="00E84624" w14:paraId="60A66525" w14:textId="77777777" w:rsidTr="00957C7C">
        <w:trPr>
          <w:trHeight w:val="441"/>
        </w:trPr>
        <w:tc>
          <w:tcPr>
            <w:tcW w:w="2279" w:type="dxa"/>
          </w:tcPr>
          <w:p w14:paraId="42B804EB" w14:textId="666F73CE" w:rsidR="00E84624" w:rsidRDefault="00E84624" w:rsidP="00E84624">
            <w:r>
              <w:lastRenderedPageBreak/>
              <w:t>Region</w:t>
            </w:r>
            <w:r>
              <w:fldChar w:fldCharType="begin"/>
            </w:r>
            <w:r w:rsidR="007C7FDD">
              <w:instrText xml:space="preserve"> ADDIN ZOTERO_ITEM CSL_CITATION {"citationID":"7bDPsePa","properties":{"formattedCitation":"\\super 17\\nosupersub{}","plainCitation":"17","noteIndex":0},"citationItems":[{"id":528,"uris":["http://zotero.org/users/4449767/items/G29MLTAZ"],"uri":["http://zotero.org/users/4449767/items/G29MLTAZ"],"itemData":{"id":528,"type":"webpage","title":"US Regions Map","URL":"https://www.mapsofworld.com/usa/usa-maps/united-states-regional-maps.html","accessed":{"date-parts":[["2018",4,20]]}}}],"schema":"https://github.com/citation-style-language/schema/raw/master/csl-citation.json"} </w:instrText>
            </w:r>
            <w:r>
              <w:fldChar w:fldCharType="separate"/>
            </w:r>
            <w:r w:rsidR="007C7FDD" w:rsidRPr="007C7FDD">
              <w:rPr>
                <w:rFonts w:ascii="Calibri" w:cs="Calibri"/>
                <w:vertAlign w:val="superscript"/>
              </w:rPr>
              <w:t>17</w:t>
            </w:r>
            <w:r>
              <w:fldChar w:fldCharType="end"/>
            </w:r>
          </w:p>
        </w:tc>
        <w:tc>
          <w:tcPr>
            <w:tcW w:w="2142" w:type="dxa"/>
          </w:tcPr>
          <w:p w14:paraId="28A195EC" w14:textId="77777777" w:rsidR="00E84624" w:rsidRPr="00CC33C7" w:rsidRDefault="00E84624" w:rsidP="00E84624">
            <w:pPr>
              <w:rPr>
                <w:u w:val="single"/>
              </w:rPr>
            </w:pPr>
            <w:r w:rsidRPr="00CC33C7">
              <w:rPr>
                <w:u w:val="single"/>
              </w:rPr>
              <w:t>City (Sustainable)</w:t>
            </w:r>
          </w:p>
        </w:tc>
        <w:tc>
          <w:tcPr>
            <w:tcW w:w="2371" w:type="dxa"/>
          </w:tcPr>
          <w:p w14:paraId="5A013D73" w14:textId="77777777" w:rsidR="00E84624" w:rsidRDefault="00E84624" w:rsidP="00E84624">
            <w:r>
              <w:t>Reason</w:t>
            </w:r>
          </w:p>
        </w:tc>
        <w:tc>
          <w:tcPr>
            <w:tcW w:w="2328" w:type="dxa"/>
          </w:tcPr>
          <w:p w14:paraId="7C9F3FE3" w14:textId="77777777" w:rsidR="00E84624" w:rsidRPr="00CC33C7" w:rsidRDefault="00E84624" w:rsidP="00E84624">
            <w:pPr>
              <w:rPr>
                <w:u w:val="single"/>
              </w:rPr>
            </w:pPr>
            <w:r w:rsidRPr="00CC33C7">
              <w:rPr>
                <w:u w:val="single"/>
              </w:rPr>
              <w:t>City (Unsustainable)</w:t>
            </w:r>
          </w:p>
        </w:tc>
        <w:tc>
          <w:tcPr>
            <w:tcW w:w="2038" w:type="dxa"/>
          </w:tcPr>
          <w:p w14:paraId="0462E2E0" w14:textId="77777777" w:rsidR="00E84624" w:rsidRDefault="00E84624" w:rsidP="00E84624"/>
        </w:tc>
      </w:tr>
      <w:tr w:rsidR="00E84624" w14:paraId="74F9C28A" w14:textId="77777777" w:rsidTr="00957C7C">
        <w:trPr>
          <w:trHeight w:val="2078"/>
        </w:trPr>
        <w:tc>
          <w:tcPr>
            <w:tcW w:w="2279" w:type="dxa"/>
          </w:tcPr>
          <w:p w14:paraId="6A831800" w14:textId="77777777" w:rsidR="00E84624" w:rsidRDefault="00E84624" w:rsidP="00E84624">
            <w:r>
              <w:t>Northeast</w:t>
            </w:r>
          </w:p>
        </w:tc>
        <w:tc>
          <w:tcPr>
            <w:tcW w:w="2142" w:type="dxa"/>
          </w:tcPr>
          <w:p w14:paraId="423CB6DB" w14:textId="5D405555" w:rsidR="00E84624" w:rsidRDefault="00E84624" w:rsidP="00E84624">
            <w:r>
              <w:t>Boston</w:t>
            </w:r>
            <w:r>
              <w:fldChar w:fldCharType="begin"/>
            </w:r>
            <w:r w:rsidR="007C7FDD">
              <w:instrText xml:space="preserve"> ADDIN ZOTERO_ITEM CSL_CITATION {"citationID":"VAeX60mp","properties":{"formattedCitation":"\\super 18\\nosupersub{}","plainCitation":"18","noteIndex":0},"citationItems":[{"id":490,"uris":["http://zotero.org/users/4449767/items/RR36PD73"],"uri":["http://zotero.org/users/4449767/items/RR36PD73"],"itemData":{"id":490,"type":"webpage","title":"World’s 10 Most Sustainable Cities? Hint: Not Fast-Growing Jakarta or Delhi","abstract":"European cities, led by Frankfurt and London, account for seven of the top 10 most sustainable cities while the other three are the well-heeled Asian tigers of Seoul, Singapore and Hong Kong, accor…","URL":"http://energyblog.nationalgeographic.com/2015/02/10/worlds-10-most-sustainable-cities-hint-not-fast-growing-jakarta-or-delhi/","shortTitle":"World’s 10 Most Sustainable Cities?","language":"en-US","author":[{"family":"Koch","given":"Wendy"},{"family":"Koch","given":"Wendy"}],"issued":{"date-parts":[["2015",2,10]]},"accessed":{"date-parts":[["2018",4,18]]}}}],"schema":"https://github.com/citation-style-language/schema/raw/master/csl-citation.json"} </w:instrText>
            </w:r>
            <w:r>
              <w:fldChar w:fldCharType="separate"/>
            </w:r>
            <w:r w:rsidR="007C7FDD" w:rsidRPr="007C7FDD">
              <w:rPr>
                <w:rFonts w:ascii="Calibri" w:cs="Calibri"/>
                <w:vertAlign w:val="superscript"/>
              </w:rPr>
              <w:t>18</w:t>
            </w:r>
            <w:r>
              <w:fldChar w:fldCharType="end"/>
            </w:r>
          </w:p>
          <w:p w14:paraId="2E3FB6E4" w14:textId="77777777" w:rsidR="00E84624" w:rsidRDefault="00E84624" w:rsidP="00E84624"/>
          <w:p w14:paraId="5D581FAB" w14:textId="1BEB41F0" w:rsidR="00E84624" w:rsidRDefault="00E84624" w:rsidP="00E84624">
            <w:r>
              <w:t>New York, New York</w:t>
            </w:r>
            <w:r>
              <w:fldChar w:fldCharType="begin"/>
            </w:r>
            <w:r w:rsidR="007C7FDD">
              <w:instrText xml:space="preserve"> ADDIN ZOTERO_ITEM CSL_CITATION {"citationID":"FuWPGuqP","properties":{"formattedCitation":"\\super 19\\nosupersub{}","plainCitation":"19","noteIndex":0},"citationItems":[{"id":492,"uris":["http://zotero.org/users/4449767/items/9F7HV9WE"],"uri":["http://zotero.org/users/4449767/items/9F7HV9WE"],"itemData":{"id":492,"type":"webpage","title":"Sustainable Cities: From a Vision to Reality | World Resources Institute","URL":"http://www.wri.org/blog/2014/02/sustainable-cities-vision-reality","accessed":{"date-parts":[["2018",4,18]]}}}],"schema":"https://github.com/citation-style-language/schema/raw/master/csl-citation.json"} </w:instrText>
            </w:r>
            <w:r>
              <w:fldChar w:fldCharType="separate"/>
            </w:r>
            <w:r w:rsidR="007C7FDD" w:rsidRPr="007C7FDD">
              <w:rPr>
                <w:rFonts w:ascii="Calibri" w:cs="Calibri"/>
                <w:vertAlign w:val="superscript"/>
              </w:rPr>
              <w:t>19</w:t>
            </w:r>
            <w:r>
              <w:fldChar w:fldCharType="end"/>
            </w:r>
          </w:p>
        </w:tc>
        <w:tc>
          <w:tcPr>
            <w:tcW w:w="2371" w:type="dxa"/>
          </w:tcPr>
          <w:p w14:paraId="18C3D0F8" w14:textId="0E9FEEB2" w:rsidR="00E84624" w:rsidRDefault="00E84624" w:rsidP="00E84624">
            <w:r>
              <w:t>High profit index</w:t>
            </w:r>
            <w:r w:rsidR="00A54993">
              <w:t xml:space="preserve">, solar energy, bike-friendly, LED traffic lights </w:t>
            </w:r>
            <w:r w:rsidR="00A54993">
              <w:fldChar w:fldCharType="begin"/>
            </w:r>
            <w:r w:rsidR="007C7FDD">
              <w:instrText xml:space="preserve"> ADDIN ZOTERO_ITEM CSL_CITATION {"citationID":"aorUIJiU","properties":{"formattedCitation":"\\super 20\\nosupersub{}","plainCitation":"20","noteIndex":0},"citationItems":[{"id":534,"uris":["http://zotero.org/users/4449767/items/W9HUPXM2"],"uri":["http://zotero.org/users/4449767/items/W9HUPXM2"],"itemData":{"id":534,"type":"post-weblog","title":"The 15 most sustainable U.S. cities","container-title":"Grist","URL":"https://grist.org/article/2009-07-16-sustainable-green-us-cities/","language":"en","issued":{"date-parts":[["2009",7,17]]},"accessed":{"date-parts":[["2018",4,20]]}}}],"schema":"https://github.com/citation-style-language/schema/raw/master/csl-citation.json"} </w:instrText>
            </w:r>
            <w:r w:rsidR="00A54993">
              <w:fldChar w:fldCharType="separate"/>
            </w:r>
            <w:r w:rsidR="007C7FDD" w:rsidRPr="007C7FDD">
              <w:rPr>
                <w:rFonts w:ascii="Calibri" w:cs="Calibri"/>
                <w:vertAlign w:val="superscript"/>
              </w:rPr>
              <w:t>20</w:t>
            </w:r>
            <w:r w:rsidR="00A54993">
              <w:fldChar w:fldCharType="end"/>
            </w:r>
          </w:p>
        </w:tc>
        <w:tc>
          <w:tcPr>
            <w:tcW w:w="2328" w:type="dxa"/>
          </w:tcPr>
          <w:p w14:paraId="2B347883" w14:textId="77777777" w:rsidR="00E84624" w:rsidRDefault="00E84624" w:rsidP="00E84624"/>
        </w:tc>
        <w:tc>
          <w:tcPr>
            <w:tcW w:w="2038" w:type="dxa"/>
          </w:tcPr>
          <w:p w14:paraId="16FFF8D5" w14:textId="77777777" w:rsidR="00E84624" w:rsidRDefault="00E84624" w:rsidP="00E84624"/>
        </w:tc>
      </w:tr>
      <w:tr w:rsidR="00E84624" w14:paraId="18D9EA61" w14:textId="77777777" w:rsidTr="00957C7C">
        <w:trPr>
          <w:trHeight w:val="2078"/>
        </w:trPr>
        <w:tc>
          <w:tcPr>
            <w:tcW w:w="2279" w:type="dxa"/>
          </w:tcPr>
          <w:p w14:paraId="2CA92D0F" w14:textId="77777777" w:rsidR="00E84624" w:rsidRDefault="00E84624" w:rsidP="00E84624">
            <w:r>
              <w:t>Mid-West</w:t>
            </w:r>
          </w:p>
        </w:tc>
        <w:tc>
          <w:tcPr>
            <w:tcW w:w="2142" w:type="dxa"/>
          </w:tcPr>
          <w:p w14:paraId="713254EA" w14:textId="77777777" w:rsidR="00E84624" w:rsidRDefault="00E84624" w:rsidP="00E84624">
            <w:r>
              <w:t>Chicago</w:t>
            </w:r>
            <w:r>
              <w:fldChar w:fldCharType="begin"/>
            </w:r>
            <w:r>
              <w:instrText xml:space="preserve"> ADDIN ZOTERO_ITEM CSL_CITATION {"citationID":"2HLvpAEX","properties":{"formattedCitation":"\\super 20\\nosupersub{}","plainCitation":"20","noteIndex":0},"citationItems":[{"id":490,"uris":["http://zotero.org/users/4449767/items/RR36PD73"],"uri":["http://zotero.org/users/4449767/items/RR36PD73"],"itemData":{"id":490,"type":"webpage","title":"World’s 10 Most Sustainable Cities? Hint: Not Fast-Growing Jakarta or Delhi","abstract":"European cities, led by Frankfurt and London, account for seven of the top 10 most sustainable cities while the other three are the well-heeled Asian tigers of Seoul, Singapore and Hong Kong, accor…","URL":"http://energyblog.nationalgeographic.com/2015/02/10/worlds-10-most-sustainable-cities-hint-not-fast-growing-jakarta-or-delhi/","shortTitle":"World’s 10 Most Sustainable Cities?","language":"en-US","author":[{"family":"Koch","given":"Wendy"},{"family":"Koch","given":"Wendy"}],"issued":{"date-parts":[["2015",2,10]]},"accessed":{"date-parts":[["2018",4,18]]}}}],"schema":"https://github.com/citation-style-language/schema/raw/master/csl-citation.json"} </w:instrText>
            </w:r>
            <w:r>
              <w:fldChar w:fldCharType="separate"/>
            </w:r>
            <w:r w:rsidRPr="00257696">
              <w:rPr>
                <w:rFonts w:ascii="Calibri" w:cs="Calibri"/>
                <w:vertAlign w:val="superscript"/>
              </w:rPr>
              <w:t>20</w:t>
            </w:r>
            <w:r>
              <w:fldChar w:fldCharType="end"/>
            </w:r>
            <w:r>
              <w:t>, IL</w:t>
            </w:r>
          </w:p>
          <w:p w14:paraId="32F08540" w14:textId="77777777" w:rsidR="00E84624" w:rsidRDefault="00E84624" w:rsidP="00E84624"/>
          <w:p w14:paraId="5034C5FC" w14:textId="6A88087C" w:rsidR="00E84624" w:rsidRDefault="00E84624" w:rsidP="00E84624">
            <w:r>
              <w:t>Columbus, OH</w:t>
            </w:r>
            <w:r>
              <w:fldChar w:fldCharType="begin"/>
            </w:r>
            <w:r w:rsidR="007C7FDD">
              <w:instrText xml:space="preserve"> ADDIN ZOTERO_ITEM CSL_CITATION {"citationID":"gtGz7QvK","properties":{"formattedCitation":"\\super 20\\nosupersub{}","plainCitation":"20","noteIndex":0},"citationItems":[{"id":534,"uris":["http://zotero.org/users/4449767/items/W9HUPXM2"],"uri":["http://zotero.org/users/4449767/items/W9HUPXM2"],"itemData":{"id":534,"type":"post-weblog","title":"The 15 most sustainable U.S. cities","container-title":"Grist","URL":"https://grist.org/article/2009-07-16-sustainable-green-us-cities/","language":"en","issued":{"date-parts":[["2009",7,17]]},"accessed":{"date-parts":[["2018",4,20]]}}}],"schema":"https://github.com/citation-style-language/schema/raw/master/csl-citation.json"} </w:instrText>
            </w:r>
            <w:r>
              <w:fldChar w:fldCharType="separate"/>
            </w:r>
            <w:r w:rsidR="007C7FDD" w:rsidRPr="007C7FDD">
              <w:rPr>
                <w:rFonts w:ascii="Calibri" w:cs="Calibri"/>
                <w:vertAlign w:val="superscript"/>
              </w:rPr>
              <w:t>20</w:t>
            </w:r>
            <w:r>
              <w:fldChar w:fldCharType="end"/>
            </w:r>
          </w:p>
          <w:p w14:paraId="139C374E" w14:textId="77777777" w:rsidR="00E84624" w:rsidRDefault="00E84624" w:rsidP="00E84624"/>
        </w:tc>
        <w:tc>
          <w:tcPr>
            <w:tcW w:w="2371" w:type="dxa"/>
          </w:tcPr>
          <w:p w14:paraId="6B026E3F" w14:textId="268930D6" w:rsidR="00E84624" w:rsidRDefault="00E84624" w:rsidP="00E84624">
            <w:r>
              <w:t>High profit index</w:t>
            </w:r>
            <w:r w:rsidR="00A54993">
              <w:t>. Green roofs</w:t>
            </w:r>
            <w:r w:rsidR="00A54993">
              <w:fldChar w:fldCharType="begin"/>
            </w:r>
            <w:r w:rsidR="007C7FDD">
              <w:instrText xml:space="preserve"> ADDIN ZOTERO_ITEM CSL_CITATION {"citationID":"mB49hmKe","properties":{"formattedCitation":"\\super 20\\nosupersub{}","plainCitation":"20","noteIndex":0},"citationItems":[{"id":534,"uris":["http://zotero.org/users/4449767/items/W9HUPXM2"],"uri":["http://zotero.org/users/4449767/items/W9HUPXM2"],"itemData":{"id":534,"type":"post-weblog","title":"The 15 most sustainable U.S. cities","container-title":"Grist","URL":"https://grist.org/article/2009-07-16-sustainable-green-us-cities/","language":"en","issued":{"date-parts":[["2009",7,17]]},"accessed":{"date-parts":[["2018",4,20]]}}}],"schema":"https://github.com/citation-style-language/schema/raw/master/csl-citation.json"} </w:instrText>
            </w:r>
            <w:r w:rsidR="00A54993">
              <w:fldChar w:fldCharType="separate"/>
            </w:r>
            <w:r w:rsidR="007C7FDD" w:rsidRPr="007C7FDD">
              <w:rPr>
                <w:rFonts w:ascii="Calibri" w:cs="Calibri"/>
                <w:vertAlign w:val="superscript"/>
              </w:rPr>
              <w:t>20</w:t>
            </w:r>
            <w:r w:rsidR="00A54993">
              <w:fldChar w:fldCharType="end"/>
            </w:r>
          </w:p>
          <w:p w14:paraId="574C4898" w14:textId="77777777" w:rsidR="00E84624" w:rsidRDefault="00E84624" w:rsidP="00E84624"/>
          <w:p w14:paraId="2489C3AA" w14:textId="371DC14E" w:rsidR="00E84624" w:rsidRDefault="00E84624" w:rsidP="00E84624">
            <w:r>
              <w:t>Bike-friendliness</w:t>
            </w:r>
            <w:r w:rsidR="00A54993">
              <w:fldChar w:fldCharType="begin"/>
            </w:r>
            <w:r w:rsidR="007C7FDD">
              <w:instrText xml:space="preserve"> ADDIN ZOTERO_ITEM CSL_CITATION {"citationID":"cKkjIStu","properties":{"formattedCitation":"\\super 20\\nosupersub{}","plainCitation":"20","noteIndex":0},"citationItems":[{"id":534,"uris":["http://zotero.org/users/4449767/items/W9HUPXM2"],"uri":["http://zotero.org/users/4449767/items/W9HUPXM2"],"itemData":{"id":534,"type":"post-weblog","title":"The 15 most sustainable U.S. cities","container-title":"Grist","URL":"https://grist.org/article/2009-07-16-sustainable-green-us-cities/","language":"en","issued":{"date-parts":[["2009",7,17]]},"accessed":{"date-parts":[["2018",4,20]]}}}],"schema":"https://github.com/citation-style-language/schema/raw/master/csl-citation.json"} </w:instrText>
            </w:r>
            <w:r w:rsidR="00A54993">
              <w:fldChar w:fldCharType="separate"/>
            </w:r>
            <w:r w:rsidR="007C7FDD" w:rsidRPr="007C7FDD">
              <w:rPr>
                <w:rFonts w:ascii="Calibri" w:cs="Calibri"/>
                <w:vertAlign w:val="superscript"/>
              </w:rPr>
              <w:t>20</w:t>
            </w:r>
            <w:r w:rsidR="00A54993">
              <w:fldChar w:fldCharType="end"/>
            </w:r>
          </w:p>
        </w:tc>
        <w:tc>
          <w:tcPr>
            <w:tcW w:w="2328" w:type="dxa"/>
          </w:tcPr>
          <w:p w14:paraId="54241F6E" w14:textId="77777777" w:rsidR="00E84624" w:rsidRDefault="00E84624" w:rsidP="00E84624">
            <w:r>
              <w:t>Cleveland, OH</w:t>
            </w:r>
          </w:p>
          <w:p w14:paraId="08D6B487" w14:textId="77777777" w:rsidR="00E84624" w:rsidRDefault="00E84624" w:rsidP="00E84624"/>
        </w:tc>
        <w:tc>
          <w:tcPr>
            <w:tcW w:w="2038" w:type="dxa"/>
          </w:tcPr>
          <w:p w14:paraId="2FD8524C" w14:textId="77777777" w:rsidR="00E84624" w:rsidRDefault="00E84624" w:rsidP="00E84624">
            <w:r>
              <w:t>Transportation</w:t>
            </w:r>
          </w:p>
        </w:tc>
      </w:tr>
      <w:tr w:rsidR="00E84624" w14:paraId="4F4A4AD5" w14:textId="77777777" w:rsidTr="00957C7C">
        <w:trPr>
          <w:trHeight w:val="2078"/>
        </w:trPr>
        <w:tc>
          <w:tcPr>
            <w:tcW w:w="2279" w:type="dxa"/>
          </w:tcPr>
          <w:p w14:paraId="7B014AA0" w14:textId="77777777" w:rsidR="00E84624" w:rsidRDefault="00E84624" w:rsidP="00E84624">
            <w:r>
              <w:t>West</w:t>
            </w:r>
          </w:p>
        </w:tc>
        <w:tc>
          <w:tcPr>
            <w:tcW w:w="2142" w:type="dxa"/>
          </w:tcPr>
          <w:p w14:paraId="287AF876" w14:textId="77777777" w:rsidR="00E84624" w:rsidRDefault="00E84624" w:rsidP="00E84624">
            <w:r>
              <w:t>Portland, OR</w:t>
            </w:r>
          </w:p>
          <w:p w14:paraId="1199508A" w14:textId="77777777" w:rsidR="00A54993" w:rsidRDefault="00A54993" w:rsidP="00E84624"/>
          <w:p w14:paraId="2F09B6A9" w14:textId="6A757096" w:rsidR="00A54993" w:rsidRDefault="00A54993" w:rsidP="00E84624">
            <w:r>
              <w:t>Oakland, CA</w:t>
            </w:r>
            <w:r>
              <w:fldChar w:fldCharType="begin"/>
            </w:r>
            <w:r w:rsidR="007C7FDD">
              <w:instrText xml:space="preserve"> ADDIN ZOTERO_ITEM CSL_CITATION {"citationID":"OU9swSEM","properties":{"formattedCitation":"\\super 20\\nosupersub{}","plainCitation":"20","noteIndex":0},"citationItems":[{"id":534,"uris":["http://zotero.org/users/4449767/items/W9HUPXM2"],"uri":["http://zotero.org/users/4449767/items/W9HUPXM2"],"itemData":{"id":534,"type":"post-weblog","title":"The 15 most sustainable U.S. cities","container-title":"Grist","URL":"https://grist.org/article/2009-07-16-sustainable-green-us-cities/","language":"en","issued":{"date-parts":[["2009",7,17]]},"accessed":{"date-parts":[["2018",4,20]]}}}],"schema":"https://github.com/citation-style-language/schema/raw/master/csl-citation.json"} </w:instrText>
            </w:r>
            <w:r>
              <w:fldChar w:fldCharType="separate"/>
            </w:r>
            <w:r w:rsidR="007C7FDD" w:rsidRPr="007C7FDD">
              <w:rPr>
                <w:rFonts w:ascii="Calibri" w:cs="Calibri"/>
                <w:vertAlign w:val="superscript"/>
              </w:rPr>
              <w:t>20</w:t>
            </w:r>
            <w:r>
              <w:fldChar w:fldCharType="end"/>
            </w:r>
          </w:p>
          <w:p w14:paraId="0483A6C9" w14:textId="77777777" w:rsidR="00A54993" w:rsidRDefault="00A54993" w:rsidP="00E84624"/>
          <w:p w14:paraId="7B98CF96" w14:textId="4CF228DC" w:rsidR="00A54993" w:rsidRDefault="00A54993" w:rsidP="00E84624">
            <w:r>
              <w:t>Denver, CO</w:t>
            </w:r>
          </w:p>
        </w:tc>
        <w:tc>
          <w:tcPr>
            <w:tcW w:w="2371" w:type="dxa"/>
          </w:tcPr>
          <w:p w14:paraId="08E308C5" w14:textId="77777777" w:rsidR="00E84624" w:rsidRDefault="00E84624" w:rsidP="00E84624">
            <w:r>
              <w:t>Suppressing greenhouse-gas emissions</w:t>
            </w:r>
          </w:p>
          <w:p w14:paraId="4AF94C34" w14:textId="77777777" w:rsidR="00A54993" w:rsidRDefault="00A54993" w:rsidP="00E84624"/>
          <w:p w14:paraId="14EB08A9" w14:textId="77777777" w:rsidR="00A54993" w:rsidRDefault="00A54993" w:rsidP="00E84624">
            <w:r>
              <w:t>Turn around city.</w:t>
            </w:r>
          </w:p>
          <w:p w14:paraId="06C3CDA5" w14:textId="77777777" w:rsidR="00A54993" w:rsidRDefault="00A54993" w:rsidP="00E84624"/>
          <w:p w14:paraId="3060AA40" w14:textId="08E57DD8" w:rsidR="00A54993" w:rsidRDefault="00A54993" w:rsidP="00E84624">
            <w:r>
              <w:t xml:space="preserve">Reduce water consumption, bike-sharing, composting, parks </w:t>
            </w:r>
          </w:p>
        </w:tc>
        <w:tc>
          <w:tcPr>
            <w:tcW w:w="2328" w:type="dxa"/>
          </w:tcPr>
          <w:p w14:paraId="07701D5D" w14:textId="77777777" w:rsidR="00E84624" w:rsidRDefault="00E84624" w:rsidP="00E84624">
            <w:r>
              <w:t>Las Vagus</w:t>
            </w:r>
          </w:p>
          <w:p w14:paraId="73233087" w14:textId="77777777" w:rsidR="00E84624" w:rsidRDefault="00E84624" w:rsidP="00E84624">
            <w:r>
              <w:t>Phoenix, Arizona</w:t>
            </w:r>
          </w:p>
          <w:p w14:paraId="2809B0A4" w14:textId="77777777" w:rsidR="00E84624" w:rsidRDefault="00E84624" w:rsidP="00E84624">
            <w:r>
              <w:t>Los Angeles</w:t>
            </w:r>
          </w:p>
          <w:p w14:paraId="16CA5853" w14:textId="77777777" w:rsidR="00E84624" w:rsidRDefault="00E84624" w:rsidP="00E84624"/>
        </w:tc>
        <w:tc>
          <w:tcPr>
            <w:tcW w:w="2038" w:type="dxa"/>
          </w:tcPr>
          <w:p w14:paraId="6BAB2C56" w14:textId="77777777" w:rsidR="00E84624" w:rsidRDefault="00E84624" w:rsidP="00E84624">
            <w:r>
              <w:t>-j</w:t>
            </w:r>
          </w:p>
          <w:p w14:paraId="20D0C453" w14:textId="77777777" w:rsidR="00E84624" w:rsidRDefault="00E84624" w:rsidP="00E84624">
            <w:r>
              <w:t>-</w:t>
            </w:r>
          </w:p>
          <w:p w14:paraId="040858FB" w14:textId="77777777" w:rsidR="00E84624" w:rsidRDefault="00E84624" w:rsidP="00E84624">
            <w:r>
              <w:t>- smog, congestion</w:t>
            </w:r>
          </w:p>
        </w:tc>
      </w:tr>
      <w:tr w:rsidR="00E84624" w14:paraId="17233F87" w14:textId="77777777" w:rsidTr="00957C7C">
        <w:trPr>
          <w:trHeight w:val="1003"/>
        </w:trPr>
        <w:tc>
          <w:tcPr>
            <w:tcW w:w="2279" w:type="dxa"/>
          </w:tcPr>
          <w:p w14:paraId="7025A950" w14:textId="77777777" w:rsidR="00E84624" w:rsidRDefault="00E84624" w:rsidP="00E84624">
            <w:r>
              <w:t>South</w:t>
            </w:r>
          </w:p>
        </w:tc>
        <w:tc>
          <w:tcPr>
            <w:tcW w:w="2142" w:type="dxa"/>
          </w:tcPr>
          <w:p w14:paraId="6FDD5D64" w14:textId="2956E07B" w:rsidR="00E84624" w:rsidRDefault="00E84624" w:rsidP="00E84624">
            <w:r>
              <w:t>Dallas</w:t>
            </w:r>
            <w:r>
              <w:fldChar w:fldCharType="begin"/>
            </w:r>
            <w:r w:rsidR="007C7FDD">
              <w:instrText xml:space="preserve"> ADDIN ZOTERO_ITEM CSL_CITATION {"citationID":"2mMDDYZp","properties":{"formattedCitation":"\\super 20\\nosupersub{}","plainCitation":"20","noteIndex":0},"citationItems":[{"id":534,"uris":["http://zotero.org/users/4449767/items/W9HUPXM2"],"uri":["http://zotero.org/users/4449767/items/W9HUPXM2"],"itemData":{"id":534,"type":"post-weblog","title":"The 15 most sustainable U.S. cities","container-title":"Grist","URL":"https://grist.org/article/2009-07-16-sustainable-green-us-cities/","language":"en","issued":{"date-parts":[["2009",7,17]]},"accessed":{"date-parts":[["2018",4,20]]}}}],"schema":"https://github.com/citation-style-language/schema/raw/master/csl-citation.json"} </w:instrText>
            </w:r>
            <w:r>
              <w:fldChar w:fldCharType="separate"/>
            </w:r>
            <w:r w:rsidR="007C7FDD" w:rsidRPr="007C7FDD">
              <w:rPr>
                <w:rFonts w:ascii="Calibri" w:cs="Calibri"/>
                <w:vertAlign w:val="superscript"/>
              </w:rPr>
              <w:t>20</w:t>
            </w:r>
            <w:r>
              <w:fldChar w:fldCharType="end"/>
            </w:r>
          </w:p>
        </w:tc>
        <w:tc>
          <w:tcPr>
            <w:tcW w:w="2371" w:type="dxa"/>
          </w:tcPr>
          <w:p w14:paraId="1A54C4EF" w14:textId="77777777" w:rsidR="00E84624" w:rsidRDefault="00E84624" w:rsidP="00E84624">
            <w:r>
              <w:t>energy, transportation</w:t>
            </w:r>
          </w:p>
        </w:tc>
        <w:tc>
          <w:tcPr>
            <w:tcW w:w="2328" w:type="dxa"/>
          </w:tcPr>
          <w:p w14:paraId="4113C530" w14:textId="4948E7F0" w:rsidR="00E84624" w:rsidRDefault="007C7FDD" w:rsidP="00E84624">
            <w:r>
              <w:t>New Orleans</w:t>
            </w:r>
          </w:p>
        </w:tc>
        <w:tc>
          <w:tcPr>
            <w:tcW w:w="2038" w:type="dxa"/>
          </w:tcPr>
          <w:p w14:paraId="2E809D67" w14:textId="77777777" w:rsidR="00E84624" w:rsidRDefault="00E84624" w:rsidP="00E84624"/>
        </w:tc>
      </w:tr>
    </w:tbl>
    <w:p w14:paraId="01413A03" w14:textId="77777777" w:rsidR="00834855" w:rsidRDefault="00834855" w:rsidP="007402F7">
      <w:pPr>
        <w:ind w:left="360"/>
      </w:pPr>
    </w:p>
    <w:p w14:paraId="4A120151" w14:textId="5F9F8899" w:rsidR="00834855" w:rsidRDefault="00834855" w:rsidP="007402F7">
      <w:pPr>
        <w:ind w:left="360"/>
      </w:pPr>
      <w:commentRangeStart w:id="4"/>
      <w:r>
        <w:t>Detroit</w:t>
      </w:r>
    </w:p>
    <w:p w14:paraId="064833D8" w14:textId="14E62606" w:rsidR="00834855" w:rsidRDefault="00834855" w:rsidP="007402F7">
      <w:pPr>
        <w:ind w:left="360"/>
      </w:pPr>
      <w:r>
        <w:t xml:space="preserve">Pittsburgh </w:t>
      </w:r>
      <w:commentRangeEnd w:id="4"/>
      <w:r>
        <w:rPr>
          <w:rStyle w:val="CommentReference"/>
        </w:rPr>
        <w:commentReference w:id="4"/>
      </w:r>
    </w:p>
    <w:p w14:paraId="5C9B3D39" w14:textId="77777777" w:rsidR="00834855" w:rsidRDefault="00834855" w:rsidP="007402F7">
      <w:pPr>
        <w:ind w:left="360"/>
      </w:pPr>
    </w:p>
    <w:p w14:paraId="4A5D1E5C" w14:textId="2FC967AE" w:rsidR="007402F7" w:rsidRDefault="007402F7" w:rsidP="007402F7">
      <w:pPr>
        <w:ind w:left="360"/>
      </w:pPr>
      <w:r>
        <w:t xml:space="preserve">With policies in place and plans to move into a more sustainable future, countries set goals to mitigate anthropogenic effects. </w:t>
      </w:r>
    </w:p>
    <w:p w14:paraId="2559CC3A" w14:textId="2634CB4F" w:rsidR="007402F7" w:rsidRDefault="007402F7" w:rsidP="007402F7">
      <w:pPr>
        <w:ind w:left="360"/>
      </w:pPr>
      <w:r>
        <w:t>Examples:</w:t>
      </w:r>
    </w:p>
    <w:p w14:paraId="5268565D" w14:textId="6E932612" w:rsidR="007402F7" w:rsidRDefault="007402F7" w:rsidP="007402F7">
      <w:pPr>
        <w:pStyle w:val="ListParagraph"/>
        <w:numPr>
          <w:ilvl w:val="1"/>
          <w:numId w:val="3"/>
        </w:numPr>
      </w:pPr>
      <w:r>
        <w:t>China cut coal consumption in half since 2013</w:t>
      </w:r>
      <w:r w:rsidR="00B35883">
        <w:fldChar w:fldCharType="begin"/>
      </w:r>
      <w:r w:rsidR="007C7FDD">
        <w:instrText xml:space="preserve"> ADDIN ZOTERO_ITEM CSL_CITATION {"citationID":"DmwQW4nP","properties":{"formattedCitation":"\\super 21\\nosupersub{}","plainCitation":"21","noteIndex":0},"citationItems":[{"id":502,"uris":["http://zotero.org/users/4449767/items/CJ8BBITB"],"uri":["http://zotero.org/users/4449767/items/CJ8BBITB"],"itemData":{"id":502,"type":"webpage","title":"China Unveils Blockbuster $361 Billion Plan for Clean Energy","container-title":"Global Citizen","abstract":"Since 2013, China’s coal consumption has been cut by more than half.","URL":"https://www.globalcitizen.org/en/content/china-unveils-blockbuster-361-billion-plan-for-cle/","accessed":{"date-parts":[["2018",4,18]]}}}],"schema":"https://github.com/citation-style-language/schema/raw/master/csl-citation.json"} </w:instrText>
      </w:r>
      <w:r w:rsidR="00B35883">
        <w:fldChar w:fldCharType="separate"/>
      </w:r>
      <w:r w:rsidR="007C7FDD" w:rsidRPr="007C7FDD">
        <w:rPr>
          <w:rFonts w:ascii="Calibri" w:cs="Calibri"/>
          <w:vertAlign w:val="superscript"/>
        </w:rPr>
        <w:t>21</w:t>
      </w:r>
      <w:r w:rsidR="00B35883">
        <w:fldChar w:fldCharType="end"/>
      </w:r>
      <w:r w:rsidR="00B35883">
        <w:t xml:space="preserve"> </w:t>
      </w:r>
      <w:r w:rsidR="00B35883">
        <w:fldChar w:fldCharType="begin"/>
      </w:r>
      <w:r w:rsidR="007C7FDD">
        <w:instrText xml:space="preserve"> ADDIN ZOTERO_ITEM CSL_CITATION {"citationID":"luB3D4VU","properties":{"formattedCitation":"\\super 22\\nosupersub{}","plainCitation":"22","noteIndex":0},"citationItems":[{"id":504,"uris":["http://zotero.org/users/4449767/items/KJ4U2362"],"uri":["http://zotero.org/users/4449767/items/KJ4U2362"],"itemData":{"id":504,"type":"webpage","title":"Beijing still choked by smog, as China in 3rd year of 'war on pollution' | CBC News","URL":"http://www.cbc.ca/news/world/china-beijing-war-on-pollution-1.3919150","accessed":{"date-parts":[["2018",4,18]]}}}],"schema":"https://github.com/citation-style-language/schema/raw/master/csl-citation.json"} </w:instrText>
      </w:r>
      <w:r w:rsidR="00B35883">
        <w:fldChar w:fldCharType="separate"/>
      </w:r>
      <w:r w:rsidR="007C7FDD" w:rsidRPr="007C7FDD">
        <w:rPr>
          <w:rFonts w:ascii="Calibri" w:cs="Calibri"/>
          <w:vertAlign w:val="superscript"/>
        </w:rPr>
        <w:t>22</w:t>
      </w:r>
      <w:r w:rsidR="00B35883">
        <w:fldChar w:fldCharType="end"/>
      </w:r>
      <w:r>
        <w:t xml:space="preserve">. </w:t>
      </w:r>
      <w:r w:rsidR="00741D31">
        <w:t>With $361 billion dollars, by 2020, the country is investing in solar plants, wind farms, hydro sites, and geothermal power. Even with the projected plan, coal will still produce 85% of the country’s</w:t>
      </w:r>
      <w:r w:rsidR="00B35883">
        <w:t xml:space="preserve"> energy</w:t>
      </w:r>
      <w:r w:rsidR="00B35883">
        <w:fldChar w:fldCharType="begin"/>
      </w:r>
      <w:r w:rsidR="007C7FDD">
        <w:instrText xml:space="preserve"> ADDIN ZOTERO_ITEM CSL_CITATION {"citationID":"834FLK1F","properties":{"formattedCitation":"\\super 21\\nosupersub{}","plainCitation":"21","noteIndex":0},"citationItems":[{"id":502,"uris":["http://zotero.org/users/4449767/items/CJ8BBITB"],"uri":["http://zotero.org/users/4449767/items/CJ8BBITB"],"itemData":{"id":502,"type":"webpage","title":"China Unveils Blockbuster $361 Billion Plan for Clean Energy","container-title":"Global Citizen","abstract":"Since 2013, China’s coal consumption has been cut by more than half.","URL":"https://www.globalcitizen.org/en/content/china-unveils-blockbuster-361-billion-plan-for-cle/","accessed":{"date-parts":[["2018",4,18]]}}}],"schema":"https://github.com/citation-style-language/schema/raw/master/csl-citation.json"} </w:instrText>
      </w:r>
      <w:r w:rsidR="00B35883">
        <w:fldChar w:fldCharType="separate"/>
      </w:r>
      <w:r w:rsidR="007C7FDD" w:rsidRPr="007C7FDD">
        <w:rPr>
          <w:rFonts w:ascii="Calibri" w:cs="Calibri"/>
          <w:vertAlign w:val="superscript"/>
        </w:rPr>
        <w:t>21</w:t>
      </w:r>
      <w:r w:rsidR="00B35883">
        <w:fldChar w:fldCharType="end"/>
      </w:r>
      <w:r w:rsidR="00741D31">
        <w:t>.</w:t>
      </w:r>
    </w:p>
    <w:p w14:paraId="2707717D" w14:textId="77777777" w:rsidR="00741D31" w:rsidRPr="007402F7" w:rsidRDefault="00741D31" w:rsidP="00741D31">
      <w:pPr>
        <w:pStyle w:val="ListParagraph"/>
        <w:ind w:left="1440"/>
      </w:pPr>
    </w:p>
    <w:p w14:paraId="46B87F33" w14:textId="2FEB8FA7" w:rsidR="005E3293" w:rsidRDefault="005E3293" w:rsidP="00BC6807"/>
    <w:p w14:paraId="7AF2CF9C" w14:textId="73C9C393" w:rsidR="0034482D" w:rsidRDefault="0034482D" w:rsidP="00BC6807">
      <w:r>
        <w:t xml:space="preserve">Economic hot spots vs </w:t>
      </w:r>
      <w:r w:rsidR="008069E1">
        <w:t>sustainability</w:t>
      </w:r>
    </w:p>
    <w:p w14:paraId="165415C8" w14:textId="77777777" w:rsidR="0034482D" w:rsidRDefault="0034482D" w:rsidP="00BC6807"/>
    <w:p w14:paraId="09E4A0AD" w14:textId="77777777" w:rsidR="00FE3BEB" w:rsidRDefault="00FE3BEB" w:rsidP="00BC6807">
      <w:pPr>
        <w:rPr>
          <w:b/>
        </w:rPr>
      </w:pPr>
      <w:r>
        <w:rPr>
          <w:b/>
        </w:rPr>
        <w:lastRenderedPageBreak/>
        <w:t>6.0 Conclusion</w:t>
      </w:r>
      <w:r w:rsidR="00741D31">
        <w:rPr>
          <w:b/>
        </w:rPr>
        <w:t xml:space="preserve"> </w:t>
      </w:r>
    </w:p>
    <w:p w14:paraId="2EF498E7" w14:textId="373D7DC6" w:rsidR="005E3293" w:rsidRPr="00FE3BEB" w:rsidRDefault="00FE3BEB" w:rsidP="00BC6807">
      <w:pPr>
        <w:rPr>
          <w:b/>
        </w:rPr>
      </w:pPr>
      <w:r>
        <w:rPr>
          <w:b/>
        </w:rPr>
        <w:t xml:space="preserve">6.1 </w:t>
      </w:r>
      <w:r w:rsidR="005E3293" w:rsidRPr="00FE3BEB">
        <w:rPr>
          <w:b/>
        </w:rPr>
        <w:t xml:space="preserve">City Analysis </w:t>
      </w:r>
    </w:p>
    <w:p w14:paraId="789A936E" w14:textId="77777777" w:rsidR="00C13104" w:rsidRDefault="00AE64A0" w:rsidP="00BC6807">
      <w:r>
        <w:t>Analysis focus right now: populations, immigration, roadways</w:t>
      </w:r>
    </w:p>
    <w:p w14:paraId="5D16E808" w14:textId="77777777" w:rsidR="00E1083D" w:rsidRDefault="00E1083D" w:rsidP="00BC6807"/>
    <w:p w14:paraId="52D06B86" w14:textId="77777777" w:rsidR="00154A68" w:rsidRDefault="005E3293" w:rsidP="00154A68">
      <w:r>
        <w:t xml:space="preserve">Different ways of analyzing sustainable cities. </w:t>
      </w:r>
    </w:p>
    <w:p w14:paraId="20B9CDBF" w14:textId="77777777" w:rsidR="00154A68" w:rsidRPr="00154A68" w:rsidRDefault="00154A68" w:rsidP="00154A68">
      <w:pPr>
        <w:ind w:firstLine="360"/>
        <w:rPr>
          <w:u w:val="single"/>
        </w:rPr>
      </w:pPr>
      <w:r>
        <w:rPr>
          <w:u w:val="single"/>
        </w:rPr>
        <w:t>Environmental Impact</w:t>
      </w:r>
    </w:p>
    <w:p w14:paraId="1316D89A" w14:textId="77777777" w:rsidR="005E3293" w:rsidRDefault="005E3293" w:rsidP="005E3293">
      <w:pPr>
        <w:pStyle w:val="ListParagraph"/>
        <w:numPr>
          <w:ilvl w:val="0"/>
          <w:numId w:val="11"/>
        </w:numPr>
      </w:pPr>
      <w:r>
        <w:t>Record the use of household products</w:t>
      </w:r>
    </w:p>
    <w:p w14:paraId="6E8058F8" w14:textId="160A64A2" w:rsidR="005E3293" w:rsidRDefault="005E3293" w:rsidP="005E3293">
      <w:pPr>
        <w:pStyle w:val="ListParagraph"/>
        <w:numPr>
          <w:ilvl w:val="1"/>
          <w:numId w:val="11"/>
        </w:numPr>
      </w:pPr>
      <w:r>
        <w:t>Laundry/Dish detergents, single use coffee Rod machines, tea bags, disposable wipes, plastic cling wrap/alu</w:t>
      </w:r>
      <w:r w:rsidR="00B35883">
        <w:t>minum foil</w:t>
      </w:r>
      <w:r w:rsidR="00B35883">
        <w:fldChar w:fldCharType="begin"/>
      </w:r>
      <w:r w:rsidR="00957DD5">
        <w:instrText xml:space="preserve"> ADDIN ZOTERO_ITEM CSL_CITATION {"citationID":"WdgUY44N","properties":{"formattedCitation":"\\super 23\\nosupersub{}","plainCitation":"23","noteIndex":0},"citationItems":[{"id":494,"uris":["http://zotero.org/users/4449767/items/JPGFIILY"],"uri":["http://zotero.org/users/4449767/items/JPGFIILY"],"itemData":{"id":494,"type":"webpage","title":"5 Household Products That Are Slowly Destroying the Environment","container-title":"Global Citizen","abstract":"And 5 things you should be using instead.","URL":"https://www.globalcitizen.org/en/content/household-detergent-wipes-tea-environment/","accessed":{"date-parts":[["2018",4,18]]}}}],"schema":"https://github.com/citation-style-language/schema/raw/master/csl-citation.json"} </w:instrText>
      </w:r>
      <w:r w:rsidR="00B35883">
        <w:fldChar w:fldCharType="separate"/>
      </w:r>
      <w:r w:rsidR="00957DD5" w:rsidRPr="00957DD5">
        <w:rPr>
          <w:rFonts w:ascii="Calibri" w:cs="Calibri"/>
          <w:vertAlign w:val="superscript"/>
        </w:rPr>
        <w:t>23</w:t>
      </w:r>
      <w:r w:rsidR="00B35883">
        <w:fldChar w:fldCharType="end"/>
      </w:r>
    </w:p>
    <w:p w14:paraId="4CE217CE" w14:textId="77777777" w:rsidR="00C15CAF" w:rsidRDefault="00C15CAF" w:rsidP="00C15CAF">
      <w:pPr>
        <w:pStyle w:val="ListParagraph"/>
        <w:numPr>
          <w:ilvl w:val="0"/>
          <w:numId w:val="11"/>
        </w:numPr>
      </w:pPr>
      <w:r>
        <w:t>Which cities have energy coming from renewable energy (solar, wind, hydropower)</w:t>
      </w:r>
    </w:p>
    <w:p w14:paraId="18B82177" w14:textId="77777777" w:rsidR="00C15CAF" w:rsidRDefault="00C15CAF" w:rsidP="00C15CAF">
      <w:pPr>
        <w:pStyle w:val="ListParagraph"/>
        <w:numPr>
          <w:ilvl w:val="1"/>
          <w:numId w:val="11"/>
        </w:numPr>
      </w:pPr>
      <w:r>
        <w:t>Electricity grids</w:t>
      </w:r>
    </w:p>
    <w:p w14:paraId="6AE88DB9" w14:textId="28197374" w:rsidR="00A70F4E" w:rsidRDefault="00A70F4E" w:rsidP="00C15CAF">
      <w:pPr>
        <w:pStyle w:val="ListParagraph"/>
        <w:numPr>
          <w:ilvl w:val="1"/>
          <w:numId w:val="11"/>
        </w:numPr>
      </w:pPr>
      <w:r>
        <w:t>Energy storage</w:t>
      </w:r>
    </w:p>
    <w:p w14:paraId="736EED53" w14:textId="2914A6AE" w:rsidR="007402F7" w:rsidRDefault="007402F7" w:rsidP="007402F7">
      <w:pPr>
        <w:pStyle w:val="ListParagraph"/>
        <w:numPr>
          <w:ilvl w:val="0"/>
          <w:numId w:val="11"/>
        </w:numPr>
      </w:pPr>
      <w:r>
        <w:t>Locations in in US to harness renewable energy</w:t>
      </w:r>
    </w:p>
    <w:p w14:paraId="184B25A0" w14:textId="6E8AC731" w:rsidR="007402F7" w:rsidRDefault="007402F7" w:rsidP="007402F7">
      <w:pPr>
        <w:pStyle w:val="ListParagraph"/>
        <w:numPr>
          <w:ilvl w:val="1"/>
          <w:numId w:val="11"/>
        </w:numPr>
      </w:pPr>
      <w:r>
        <w:t>Solar patches</w:t>
      </w:r>
    </w:p>
    <w:p w14:paraId="5D088601" w14:textId="69419A17" w:rsidR="007402F7" w:rsidRDefault="007402F7" w:rsidP="007402F7">
      <w:pPr>
        <w:pStyle w:val="ListParagraph"/>
        <w:numPr>
          <w:ilvl w:val="1"/>
          <w:numId w:val="11"/>
        </w:numPr>
      </w:pPr>
      <w:r>
        <w:t>Currents (ocean tides, rivers)</w:t>
      </w:r>
    </w:p>
    <w:p w14:paraId="14C1429E" w14:textId="23A29257" w:rsidR="007402F7" w:rsidRDefault="007402F7" w:rsidP="007402F7">
      <w:pPr>
        <w:pStyle w:val="ListParagraph"/>
        <w:numPr>
          <w:ilvl w:val="1"/>
          <w:numId w:val="11"/>
        </w:numPr>
      </w:pPr>
      <w:r>
        <w:t>Wind farms</w:t>
      </w:r>
    </w:p>
    <w:p w14:paraId="2ED4E67A" w14:textId="4937475D" w:rsidR="007402F7" w:rsidRDefault="007402F7" w:rsidP="007402F7">
      <w:pPr>
        <w:pStyle w:val="ListParagraph"/>
        <w:numPr>
          <w:ilvl w:val="2"/>
          <w:numId w:val="11"/>
        </w:numPr>
      </w:pPr>
      <w:r>
        <w:t>Look into where they are currently</w:t>
      </w:r>
    </w:p>
    <w:p w14:paraId="1D4A5CBB" w14:textId="433168B0" w:rsidR="00FF36A3" w:rsidRDefault="00FF36A3" w:rsidP="00FF36A3">
      <w:pPr>
        <w:pStyle w:val="ListParagraph"/>
        <w:numPr>
          <w:ilvl w:val="0"/>
          <w:numId w:val="11"/>
        </w:numPr>
      </w:pPr>
      <w:r>
        <w:t>Road hub and buffer to parks</w:t>
      </w:r>
    </w:p>
    <w:p w14:paraId="5989F018" w14:textId="26980C34" w:rsidR="00277037" w:rsidRDefault="00834855" w:rsidP="00FF36A3">
      <w:pPr>
        <w:pStyle w:val="ListParagraph"/>
        <w:numPr>
          <w:ilvl w:val="0"/>
          <w:numId w:val="11"/>
        </w:numPr>
      </w:pPr>
      <w:r>
        <w:t>Proximity</w:t>
      </w:r>
      <w:r w:rsidR="00277037">
        <w:t xml:space="preserve"> to </w:t>
      </w:r>
      <w:r>
        <w:t>food</w:t>
      </w:r>
    </w:p>
    <w:p w14:paraId="7691D496" w14:textId="77777777" w:rsidR="00154A68" w:rsidRDefault="00154A68" w:rsidP="00154A68"/>
    <w:p w14:paraId="53956B5D" w14:textId="77777777" w:rsidR="00154A68" w:rsidRPr="00154A68" w:rsidRDefault="00154A68" w:rsidP="00154A68">
      <w:pPr>
        <w:ind w:left="360"/>
        <w:rPr>
          <w:u w:val="single"/>
        </w:rPr>
      </w:pPr>
      <w:r w:rsidRPr="00154A68">
        <w:rPr>
          <w:u w:val="single"/>
        </w:rPr>
        <w:t>Social-Cultural Features</w:t>
      </w:r>
      <w:r>
        <w:rPr>
          <w:u w:val="single"/>
        </w:rPr>
        <w:t xml:space="preserve"> (quality of life)</w:t>
      </w:r>
    </w:p>
    <w:p w14:paraId="2644A5C7" w14:textId="77777777" w:rsidR="002E5C7E" w:rsidRDefault="002E5C7E" w:rsidP="00154A68">
      <w:pPr>
        <w:pStyle w:val="ListParagraph"/>
        <w:numPr>
          <w:ilvl w:val="0"/>
          <w:numId w:val="11"/>
        </w:numPr>
      </w:pPr>
      <w:r>
        <w:t>Women’s health care</w:t>
      </w:r>
    </w:p>
    <w:p w14:paraId="329898B6" w14:textId="77777777" w:rsidR="00154A68" w:rsidRDefault="00154A68" w:rsidP="00154A68">
      <w:pPr>
        <w:pStyle w:val="ListParagraph"/>
        <w:numPr>
          <w:ilvl w:val="0"/>
          <w:numId w:val="11"/>
        </w:numPr>
      </w:pPr>
      <w:r>
        <w:t>Gun violence</w:t>
      </w:r>
    </w:p>
    <w:p w14:paraId="23275AA8" w14:textId="77777777" w:rsidR="00154A68" w:rsidRDefault="00154A68" w:rsidP="00154A68">
      <w:pPr>
        <w:pStyle w:val="ListParagraph"/>
        <w:numPr>
          <w:ilvl w:val="0"/>
          <w:numId w:val="11"/>
        </w:numPr>
      </w:pPr>
      <w:r>
        <w:t>LGBTQ acceptability</w:t>
      </w:r>
    </w:p>
    <w:p w14:paraId="37CD9F05" w14:textId="77777777" w:rsidR="00154A68" w:rsidRDefault="00154A68" w:rsidP="00154A68">
      <w:pPr>
        <w:pStyle w:val="ListParagraph"/>
        <w:numPr>
          <w:ilvl w:val="0"/>
          <w:numId w:val="11"/>
        </w:numPr>
      </w:pPr>
      <w:r>
        <w:t>Homelessness crisis</w:t>
      </w:r>
    </w:p>
    <w:p w14:paraId="665A614D" w14:textId="77777777" w:rsidR="00154A68" w:rsidRDefault="00154A68" w:rsidP="00154A68">
      <w:pPr>
        <w:pStyle w:val="ListParagraph"/>
        <w:numPr>
          <w:ilvl w:val="1"/>
          <w:numId w:val="11"/>
        </w:numPr>
      </w:pPr>
      <w:r>
        <w:t xml:space="preserve">Seattle </w:t>
      </w:r>
    </w:p>
    <w:p w14:paraId="3453A2B0" w14:textId="77777777" w:rsidR="00154A68" w:rsidRDefault="00154A68" w:rsidP="00154A68"/>
    <w:p w14:paraId="0794FA01" w14:textId="77777777" w:rsidR="00154A68" w:rsidRPr="00154A68" w:rsidRDefault="00154A68" w:rsidP="00154A68">
      <w:pPr>
        <w:ind w:left="360"/>
        <w:rPr>
          <w:u w:val="single"/>
        </w:rPr>
      </w:pPr>
      <w:r>
        <w:rPr>
          <w:u w:val="single"/>
        </w:rPr>
        <w:t>Preparation for the Future</w:t>
      </w:r>
    </w:p>
    <w:p w14:paraId="7947B773" w14:textId="77777777" w:rsidR="00154A68" w:rsidRDefault="00154A68" w:rsidP="00154A68">
      <w:pPr>
        <w:pStyle w:val="ListParagraph"/>
        <w:numPr>
          <w:ilvl w:val="0"/>
          <w:numId w:val="11"/>
        </w:numPr>
      </w:pPr>
      <w:r>
        <w:t>Policy change</w:t>
      </w:r>
    </w:p>
    <w:p w14:paraId="4F55B4BB" w14:textId="77777777" w:rsidR="00154A68" w:rsidRDefault="00154A68" w:rsidP="00154A68">
      <w:pPr>
        <w:pStyle w:val="ListParagraph"/>
        <w:numPr>
          <w:ilvl w:val="1"/>
          <w:numId w:val="11"/>
        </w:numPr>
      </w:pPr>
      <w:r>
        <w:t>Quotas</w:t>
      </w:r>
    </w:p>
    <w:p w14:paraId="260350D0" w14:textId="77777777" w:rsidR="00154A68" w:rsidRDefault="00154A68" w:rsidP="00154A68">
      <w:pPr>
        <w:pStyle w:val="ListParagraph"/>
        <w:numPr>
          <w:ilvl w:val="1"/>
          <w:numId w:val="11"/>
        </w:numPr>
      </w:pPr>
      <w:r>
        <w:t>Deadlines (by 2020 by % sustainable)</w:t>
      </w:r>
    </w:p>
    <w:p w14:paraId="683FFE19" w14:textId="77777777" w:rsidR="00154A68" w:rsidRDefault="00154A68" w:rsidP="00154A68">
      <w:pPr>
        <w:pStyle w:val="ListParagraph"/>
        <w:numPr>
          <w:ilvl w:val="0"/>
          <w:numId w:val="11"/>
        </w:numPr>
      </w:pPr>
    </w:p>
    <w:p w14:paraId="7A03EA4F" w14:textId="77777777" w:rsidR="005E3293" w:rsidRDefault="005E3293" w:rsidP="00BC6807"/>
    <w:p w14:paraId="0340C1C1" w14:textId="09C26311" w:rsidR="00154A68" w:rsidRPr="00FE3BEB" w:rsidRDefault="00FE3BEB" w:rsidP="00BC6807">
      <w:pPr>
        <w:rPr>
          <w:b/>
        </w:rPr>
      </w:pPr>
      <w:r>
        <w:rPr>
          <w:b/>
        </w:rPr>
        <w:t>6.2 Data Collection</w:t>
      </w:r>
    </w:p>
    <w:p w14:paraId="2B184EDA" w14:textId="42B2D73F" w:rsidR="0004039E" w:rsidRDefault="00154A68" w:rsidP="0004039E">
      <w:r>
        <w:t>Notes from WORLD FACT Book</w:t>
      </w:r>
      <w:r w:rsidR="0069239B">
        <w:t xml:space="preserve"> ((Done by country) not much break down by state)</w:t>
      </w:r>
    </w:p>
    <w:p w14:paraId="747072EC" w14:textId="3736BFC3" w:rsidR="0004039E" w:rsidRDefault="0004039E" w:rsidP="0004039E">
      <w:pPr>
        <w:ind w:firstLine="360"/>
      </w:pPr>
      <w:r>
        <w:t>Geography</w:t>
      </w:r>
    </w:p>
    <w:p w14:paraId="004254C7" w14:textId="35E6DB1B" w:rsidR="00154A68" w:rsidRDefault="00A949B3" w:rsidP="00154A68">
      <w:pPr>
        <w:pStyle w:val="ListParagraph"/>
        <w:numPr>
          <w:ilvl w:val="0"/>
          <w:numId w:val="3"/>
        </w:numPr>
      </w:pPr>
      <w:r>
        <w:t xml:space="preserve">Land use (agricultural, forest, other) </w:t>
      </w:r>
      <w:r>
        <w:sym w:font="Wingdings" w:char="F0E0"/>
      </w:r>
      <w:r>
        <w:t xml:space="preserve"> sociologically the land use is an indicator of population success</w:t>
      </w:r>
    </w:p>
    <w:p w14:paraId="2F58A968" w14:textId="7AE6578C" w:rsidR="0004039E" w:rsidRDefault="0004039E" w:rsidP="0004039E">
      <w:pPr>
        <w:ind w:left="360"/>
      </w:pPr>
      <w:r>
        <w:t>People and society</w:t>
      </w:r>
    </w:p>
    <w:p w14:paraId="0BBB0C3F" w14:textId="77777777" w:rsidR="00A949B3" w:rsidRDefault="00A949B3" w:rsidP="00154A68">
      <w:pPr>
        <w:pStyle w:val="ListParagraph"/>
        <w:numPr>
          <w:ilvl w:val="0"/>
          <w:numId w:val="3"/>
        </w:numPr>
      </w:pPr>
      <w:r>
        <w:t>Populations</w:t>
      </w:r>
    </w:p>
    <w:p w14:paraId="21D177F9" w14:textId="77777777" w:rsidR="00A949B3" w:rsidRDefault="00A949B3" w:rsidP="00154A68">
      <w:pPr>
        <w:pStyle w:val="ListParagraph"/>
        <w:numPr>
          <w:ilvl w:val="0"/>
          <w:numId w:val="3"/>
        </w:numPr>
      </w:pPr>
      <w:r>
        <w:t>Ethnic groups</w:t>
      </w:r>
    </w:p>
    <w:p w14:paraId="7BF45E51" w14:textId="77777777" w:rsidR="00A949B3" w:rsidRDefault="00A949B3" w:rsidP="00154A68">
      <w:pPr>
        <w:pStyle w:val="ListParagraph"/>
        <w:numPr>
          <w:ilvl w:val="0"/>
          <w:numId w:val="3"/>
        </w:numPr>
      </w:pPr>
      <w:r>
        <w:t>Languages</w:t>
      </w:r>
    </w:p>
    <w:p w14:paraId="68D33655" w14:textId="77777777" w:rsidR="00A949B3" w:rsidRDefault="00A949B3" w:rsidP="00154A68">
      <w:pPr>
        <w:pStyle w:val="ListParagraph"/>
        <w:numPr>
          <w:ilvl w:val="0"/>
          <w:numId w:val="3"/>
        </w:numPr>
      </w:pPr>
      <w:r>
        <w:t>Religions</w:t>
      </w:r>
    </w:p>
    <w:p w14:paraId="09D84881" w14:textId="77777777" w:rsidR="00A949B3" w:rsidRDefault="00A949B3" w:rsidP="00154A68">
      <w:pPr>
        <w:pStyle w:val="ListParagraph"/>
        <w:numPr>
          <w:ilvl w:val="0"/>
          <w:numId w:val="3"/>
        </w:numPr>
      </w:pPr>
      <w:r>
        <w:t>Age structure</w:t>
      </w:r>
    </w:p>
    <w:p w14:paraId="49622660" w14:textId="77777777" w:rsidR="00A949B3" w:rsidRDefault="00A949B3" w:rsidP="00154A68">
      <w:pPr>
        <w:pStyle w:val="ListParagraph"/>
        <w:numPr>
          <w:ilvl w:val="0"/>
          <w:numId w:val="3"/>
        </w:numPr>
      </w:pPr>
      <w:r>
        <w:lastRenderedPageBreak/>
        <w:t>Dependency rations</w:t>
      </w:r>
    </w:p>
    <w:p w14:paraId="5566FC7A" w14:textId="77777777" w:rsidR="00A949B3" w:rsidRDefault="00A949B3" w:rsidP="00154A68">
      <w:pPr>
        <w:pStyle w:val="ListParagraph"/>
        <w:numPr>
          <w:ilvl w:val="0"/>
          <w:numId w:val="3"/>
        </w:numPr>
      </w:pPr>
      <w:r>
        <w:t>Net migration rate</w:t>
      </w:r>
    </w:p>
    <w:p w14:paraId="6AF0B8B9" w14:textId="77777777" w:rsidR="00A949B3" w:rsidRDefault="00A949B3" w:rsidP="00154A68">
      <w:pPr>
        <w:pStyle w:val="ListParagraph"/>
        <w:numPr>
          <w:ilvl w:val="0"/>
          <w:numId w:val="3"/>
        </w:numPr>
      </w:pPr>
      <w:r>
        <w:t>Urbanization (urban population, rate of urbanization</w:t>
      </w:r>
    </w:p>
    <w:p w14:paraId="2FEB7A55" w14:textId="77777777" w:rsidR="00A949B3" w:rsidRDefault="00A949B3" w:rsidP="00A949B3">
      <w:pPr>
        <w:pStyle w:val="ListParagraph"/>
        <w:numPr>
          <w:ilvl w:val="1"/>
          <w:numId w:val="3"/>
        </w:numPr>
      </w:pPr>
      <w:r>
        <w:t>Has cities</w:t>
      </w:r>
    </w:p>
    <w:p w14:paraId="77C0E2B8" w14:textId="77777777" w:rsidR="00A949B3" w:rsidRDefault="00A949B3" w:rsidP="00A949B3">
      <w:pPr>
        <w:pStyle w:val="ListParagraph"/>
        <w:numPr>
          <w:ilvl w:val="0"/>
          <w:numId w:val="3"/>
        </w:numPr>
      </w:pPr>
      <w:r>
        <w:t>Sex ratio</w:t>
      </w:r>
    </w:p>
    <w:p w14:paraId="3DC6B6DD" w14:textId="77777777" w:rsidR="00A949B3" w:rsidRDefault="00A949B3" w:rsidP="00A949B3">
      <w:pPr>
        <w:pStyle w:val="ListParagraph"/>
        <w:numPr>
          <w:ilvl w:val="0"/>
          <w:numId w:val="3"/>
        </w:numPr>
      </w:pPr>
      <w:r>
        <w:t>Mother’s mean age at first birth</w:t>
      </w:r>
    </w:p>
    <w:p w14:paraId="0B62063E" w14:textId="17AA4056" w:rsidR="00A949B3" w:rsidRDefault="00A949B3" w:rsidP="00A949B3">
      <w:pPr>
        <w:pStyle w:val="ListParagraph"/>
        <w:numPr>
          <w:ilvl w:val="0"/>
          <w:numId w:val="3"/>
        </w:numPr>
      </w:pPr>
      <w:r>
        <w:t xml:space="preserve">Maternal </w:t>
      </w:r>
      <w:r w:rsidR="008069E1">
        <w:t>mortality ratio</w:t>
      </w:r>
    </w:p>
    <w:p w14:paraId="4A9636B7" w14:textId="1B47CBB0" w:rsidR="00A949B3" w:rsidRDefault="00A949B3" w:rsidP="00A949B3">
      <w:pPr>
        <w:pStyle w:val="ListParagraph"/>
        <w:numPr>
          <w:ilvl w:val="0"/>
          <w:numId w:val="3"/>
        </w:numPr>
      </w:pPr>
      <w:r>
        <w:t>Infa</w:t>
      </w:r>
      <w:r w:rsidR="008069E1">
        <w:t>n</w:t>
      </w:r>
      <w:r>
        <w:t>t mortality rate</w:t>
      </w:r>
    </w:p>
    <w:p w14:paraId="7FBDDB2D" w14:textId="7E2E5785" w:rsidR="00A949B3" w:rsidRDefault="008069E1" w:rsidP="00A949B3">
      <w:pPr>
        <w:pStyle w:val="ListParagraph"/>
        <w:numPr>
          <w:ilvl w:val="0"/>
          <w:numId w:val="3"/>
        </w:numPr>
      </w:pPr>
      <w:r>
        <w:t>Physicians</w:t>
      </w:r>
      <w:r w:rsidR="00A949B3">
        <w:t xml:space="preserve"> density</w:t>
      </w:r>
    </w:p>
    <w:p w14:paraId="318E3F3D" w14:textId="77777777" w:rsidR="00A949B3" w:rsidRDefault="00A949B3" w:rsidP="00A949B3">
      <w:pPr>
        <w:pStyle w:val="ListParagraph"/>
        <w:numPr>
          <w:ilvl w:val="0"/>
          <w:numId w:val="3"/>
        </w:numPr>
      </w:pPr>
      <w:r>
        <w:t>Drinking water sources</w:t>
      </w:r>
    </w:p>
    <w:p w14:paraId="391CE499" w14:textId="77777777" w:rsidR="00A949B3" w:rsidRDefault="00A949B3" w:rsidP="00A949B3">
      <w:pPr>
        <w:pStyle w:val="ListParagraph"/>
        <w:numPr>
          <w:ilvl w:val="0"/>
          <w:numId w:val="3"/>
        </w:numPr>
      </w:pPr>
      <w:r>
        <w:t>Unemployment</w:t>
      </w:r>
    </w:p>
    <w:p w14:paraId="247A8877" w14:textId="033AA9A7" w:rsidR="00A949B3" w:rsidRDefault="008069E1" w:rsidP="0004039E">
      <w:pPr>
        <w:pStyle w:val="ListParagraph"/>
        <w:ind w:left="360"/>
      </w:pPr>
      <w:r>
        <w:t>Economy</w:t>
      </w:r>
    </w:p>
    <w:p w14:paraId="715C4EDF" w14:textId="452DFC97" w:rsidR="0069239B" w:rsidRDefault="0069239B" w:rsidP="0069239B">
      <w:pPr>
        <w:pStyle w:val="ListParagraph"/>
        <w:numPr>
          <w:ilvl w:val="0"/>
          <w:numId w:val="3"/>
        </w:numPr>
      </w:pPr>
      <w:r>
        <w:t xml:space="preserve">GDP (gross domestic income) composition by sector of origin </w:t>
      </w:r>
    </w:p>
    <w:p w14:paraId="103FF983" w14:textId="2C55CC39" w:rsidR="0069239B" w:rsidRDefault="0069239B" w:rsidP="0069239B">
      <w:pPr>
        <w:pStyle w:val="ListParagraph"/>
        <w:numPr>
          <w:ilvl w:val="1"/>
          <w:numId w:val="3"/>
        </w:numPr>
      </w:pPr>
      <w:r>
        <w:t>Agriculture, industry, services</w:t>
      </w:r>
    </w:p>
    <w:p w14:paraId="72886D36" w14:textId="19ACE6B0" w:rsidR="0069239B" w:rsidRDefault="0069239B" w:rsidP="0069239B">
      <w:pPr>
        <w:pStyle w:val="ListParagraph"/>
        <w:numPr>
          <w:ilvl w:val="1"/>
          <w:numId w:val="3"/>
        </w:numPr>
      </w:pPr>
      <w:r>
        <w:t>PRODUCTS</w:t>
      </w:r>
    </w:p>
    <w:p w14:paraId="67456D22" w14:textId="2616E037" w:rsidR="0069239B" w:rsidRDefault="0069239B" w:rsidP="0069239B">
      <w:pPr>
        <w:pStyle w:val="ListParagraph"/>
        <w:numPr>
          <w:ilvl w:val="0"/>
          <w:numId w:val="3"/>
        </w:numPr>
      </w:pPr>
      <w:r>
        <w:t>Labor force – by occupation</w:t>
      </w:r>
    </w:p>
    <w:p w14:paraId="200880A1" w14:textId="56A4531B" w:rsidR="0069239B" w:rsidRDefault="0069239B" w:rsidP="0069239B">
      <w:pPr>
        <w:ind w:left="360"/>
      </w:pPr>
      <w:r>
        <w:t>Energy</w:t>
      </w:r>
    </w:p>
    <w:p w14:paraId="0970EE89" w14:textId="3AA29161" w:rsidR="0069239B" w:rsidRDefault="0069239B" w:rsidP="0069239B">
      <w:pPr>
        <w:pStyle w:val="ListParagraph"/>
        <w:numPr>
          <w:ilvl w:val="0"/>
          <w:numId w:val="3"/>
        </w:numPr>
      </w:pPr>
      <w:r>
        <w:t>Electricity production / consumption</w:t>
      </w:r>
    </w:p>
    <w:p w14:paraId="56195DF2" w14:textId="53F0E7C3" w:rsidR="0069239B" w:rsidRDefault="0069239B" w:rsidP="0069239B">
      <w:pPr>
        <w:pStyle w:val="ListParagraph"/>
        <w:numPr>
          <w:ilvl w:val="0"/>
          <w:numId w:val="3"/>
        </w:numPr>
      </w:pPr>
      <w:r>
        <w:t>Electricity export / imports</w:t>
      </w:r>
    </w:p>
    <w:p w14:paraId="5BF811FC" w14:textId="02C84FF0" w:rsidR="0069239B" w:rsidRDefault="0069239B" w:rsidP="0069239B">
      <w:pPr>
        <w:pStyle w:val="ListParagraph"/>
        <w:numPr>
          <w:ilvl w:val="0"/>
          <w:numId w:val="3"/>
        </w:numPr>
      </w:pPr>
      <w:r>
        <w:t>Electricity from</w:t>
      </w:r>
    </w:p>
    <w:p w14:paraId="59AF53D9" w14:textId="6BFC08C8" w:rsidR="0069239B" w:rsidRDefault="0069239B" w:rsidP="0069239B">
      <w:pPr>
        <w:pStyle w:val="ListParagraph"/>
        <w:numPr>
          <w:ilvl w:val="1"/>
          <w:numId w:val="3"/>
        </w:numPr>
      </w:pPr>
      <w:r>
        <w:t>Fossil fuels</w:t>
      </w:r>
      <w:r w:rsidR="0034482D">
        <w:t xml:space="preserve"> </w:t>
      </w:r>
    </w:p>
    <w:p w14:paraId="218F62E6" w14:textId="73D9375A" w:rsidR="0069239B" w:rsidRDefault="0069239B" w:rsidP="0069239B">
      <w:pPr>
        <w:pStyle w:val="ListParagraph"/>
        <w:numPr>
          <w:ilvl w:val="1"/>
          <w:numId w:val="3"/>
        </w:numPr>
      </w:pPr>
      <w:r>
        <w:t>Nuclear fuels</w:t>
      </w:r>
    </w:p>
    <w:p w14:paraId="6F2D6071" w14:textId="429F152C" w:rsidR="0069239B" w:rsidRDefault="0069239B" w:rsidP="0069239B">
      <w:pPr>
        <w:pStyle w:val="ListParagraph"/>
        <w:numPr>
          <w:ilvl w:val="1"/>
          <w:numId w:val="3"/>
        </w:numPr>
      </w:pPr>
      <w:r>
        <w:t>Hydroelectric plants</w:t>
      </w:r>
      <w:r w:rsidR="000A1CA0">
        <w:t xml:space="preserve"> </w:t>
      </w:r>
    </w:p>
    <w:p w14:paraId="0F22D531" w14:textId="61C7A202" w:rsidR="0069239B" w:rsidRDefault="0069239B" w:rsidP="0069239B">
      <w:pPr>
        <w:pStyle w:val="ListParagraph"/>
        <w:numPr>
          <w:ilvl w:val="1"/>
          <w:numId w:val="3"/>
        </w:numPr>
      </w:pPr>
      <w:r>
        <w:t>Other renewable sources</w:t>
      </w:r>
      <w:r w:rsidR="000A1CA0">
        <w:t xml:space="preserve"> </w:t>
      </w:r>
    </w:p>
    <w:p w14:paraId="686CA862" w14:textId="0D4316A0" w:rsidR="0069239B" w:rsidRDefault="0069239B" w:rsidP="0069239B">
      <w:pPr>
        <w:pStyle w:val="ListParagraph"/>
        <w:numPr>
          <w:ilvl w:val="0"/>
          <w:numId w:val="3"/>
        </w:numPr>
      </w:pPr>
      <w:r>
        <w:t>Carbon dioxide emission from consumption of energy</w:t>
      </w:r>
      <w:r w:rsidR="0034482D">
        <w:t xml:space="preserve"> </w:t>
      </w:r>
    </w:p>
    <w:p w14:paraId="0BD210A1" w14:textId="77777777" w:rsidR="00E1083D" w:rsidRDefault="00E1083D" w:rsidP="00BC6807"/>
    <w:p w14:paraId="14D4AA56" w14:textId="77777777" w:rsidR="00154A68" w:rsidRDefault="00154A68" w:rsidP="00BC6807">
      <w:r>
        <w:t xml:space="preserve">Things to take into consideration. Places that experience more natural disasters are more economically and socially vulnerable. Therefore these countries focus more on rebuilding and surviving, then on sustainable efforts. </w:t>
      </w:r>
    </w:p>
    <w:p w14:paraId="3D976169" w14:textId="45E01ECF" w:rsidR="002E5C7E" w:rsidRDefault="002E5C7E" w:rsidP="00BC6807"/>
    <w:p w14:paraId="420AC989" w14:textId="32D06716" w:rsidR="00E11B62" w:rsidRDefault="00E11B62" w:rsidP="00BC6807"/>
    <w:p w14:paraId="67C757C0" w14:textId="3C7CC0C3" w:rsidR="00E11B62" w:rsidRPr="00E11B62" w:rsidRDefault="00E11B62" w:rsidP="00BC6807">
      <w:pPr>
        <w:rPr>
          <w:b/>
        </w:rPr>
      </w:pPr>
      <w:r w:rsidRPr="00E11B62">
        <w:rPr>
          <w:b/>
        </w:rPr>
        <w:t>6.3 Other World Examples of Sustainable adapting to Sustainable worlds</w:t>
      </w:r>
    </w:p>
    <w:p w14:paraId="4E4CF49D" w14:textId="77777777" w:rsidR="00E11B62" w:rsidRDefault="00E11B62" w:rsidP="00E11B62">
      <w:pPr>
        <w:rPr>
          <w:u w:val="single"/>
        </w:rPr>
      </w:pPr>
      <w:r w:rsidRPr="001D61CA">
        <w:rPr>
          <w:u w:val="single"/>
        </w:rPr>
        <w:t>European Examples</w:t>
      </w:r>
    </w:p>
    <w:p w14:paraId="7950FB94" w14:textId="57ADC1ED" w:rsidR="00E11B62" w:rsidRDefault="00E11B62" w:rsidP="00E11B62">
      <w:r>
        <w:t>What</w:t>
      </w:r>
      <w:r>
        <w:t xml:space="preserve"> is</w:t>
      </w:r>
      <w:r>
        <w:t xml:space="preserve"> Europe doing </w:t>
      </w:r>
    </w:p>
    <w:p w14:paraId="404B7B7D" w14:textId="07F5488C" w:rsidR="00E11B62" w:rsidRDefault="00E11B62" w:rsidP="00E11B62">
      <w:pPr>
        <w:pStyle w:val="ListParagraph"/>
        <w:numPr>
          <w:ilvl w:val="0"/>
          <w:numId w:val="3"/>
        </w:numPr>
      </w:pPr>
      <w:r>
        <w:t>Barcelona (city blocking)</w:t>
      </w:r>
    </w:p>
    <w:p w14:paraId="2F8722D7" w14:textId="1C820C91" w:rsidR="00E11B62" w:rsidRPr="001D61CA" w:rsidRDefault="00E11B62" w:rsidP="00E11B62">
      <w:pPr>
        <w:pStyle w:val="ListParagraph"/>
        <w:numPr>
          <w:ilvl w:val="0"/>
          <w:numId w:val="3"/>
        </w:numPr>
      </w:pPr>
      <w:r>
        <w:t>Paris (building height limit)</w:t>
      </w:r>
    </w:p>
    <w:p w14:paraId="30B8752B" w14:textId="2F73B0F6" w:rsidR="00E11B62" w:rsidRDefault="00E11B62" w:rsidP="00BC6807"/>
    <w:p w14:paraId="0458AC01" w14:textId="58CB65A6" w:rsidR="00E11B62" w:rsidRDefault="00E11B62" w:rsidP="00BC6807"/>
    <w:p w14:paraId="0E076F7E" w14:textId="77777777" w:rsidR="00E11B62" w:rsidRDefault="00E11B62" w:rsidP="00BC6807"/>
    <w:p w14:paraId="7380CD83" w14:textId="77777777" w:rsidR="00A949B3" w:rsidRDefault="00A949B3" w:rsidP="00BC6807"/>
    <w:p w14:paraId="2F5908A9" w14:textId="77777777" w:rsidR="00A949B3" w:rsidRDefault="00A949B3" w:rsidP="00BC6807">
      <w:r>
        <w:t>THINGS TO LEARN</w:t>
      </w:r>
    </w:p>
    <w:p w14:paraId="39BBE4A5" w14:textId="24EB2FE4" w:rsidR="0034482D" w:rsidRDefault="00A949B3" w:rsidP="0034482D">
      <w:pPr>
        <w:pStyle w:val="ListParagraph"/>
        <w:numPr>
          <w:ilvl w:val="0"/>
          <w:numId w:val="3"/>
        </w:numPr>
      </w:pPr>
      <w:r>
        <w:t>QGIS how to display different views of the earth</w:t>
      </w:r>
      <w:r w:rsidR="0034482D">
        <w:t xml:space="preserve"> </w:t>
      </w:r>
    </w:p>
    <w:p w14:paraId="07F9EFCB" w14:textId="77777777" w:rsidR="0034482D" w:rsidRDefault="0034482D" w:rsidP="0034482D"/>
    <w:p w14:paraId="300D9CE7" w14:textId="15491E5D" w:rsidR="0034482D" w:rsidRDefault="0034482D" w:rsidP="00FE3BEB">
      <w:pPr>
        <w:ind w:left="360"/>
      </w:pPr>
    </w:p>
    <w:p w14:paraId="311EA476" w14:textId="77777777" w:rsidR="0034482D" w:rsidRDefault="0034482D" w:rsidP="00FE3BEB">
      <w:pPr>
        <w:ind w:left="360"/>
      </w:pPr>
    </w:p>
    <w:p w14:paraId="494CF263" w14:textId="77777777" w:rsidR="002E5C7E" w:rsidRDefault="002E5C7E" w:rsidP="00BC6807"/>
    <w:p w14:paraId="4C1390D0" w14:textId="0A654FFF" w:rsidR="00C354A3" w:rsidRDefault="008802C8" w:rsidP="008069E1">
      <w:r>
        <w:t>Key words to search:</w:t>
      </w:r>
    </w:p>
    <w:p w14:paraId="6BBA9FCF" w14:textId="18BD9E12" w:rsidR="008802C8" w:rsidRDefault="008802C8" w:rsidP="008802C8">
      <w:pPr>
        <w:pStyle w:val="ListParagraph"/>
        <w:numPr>
          <w:ilvl w:val="0"/>
          <w:numId w:val="3"/>
        </w:numPr>
      </w:pPr>
      <w:r>
        <w:t>Renewable energy</w:t>
      </w:r>
    </w:p>
    <w:p w14:paraId="3D65DBE6" w14:textId="6ECD5615" w:rsidR="008802C8" w:rsidRDefault="008802C8" w:rsidP="008802C8">
      <w:pPr>
        <w:pStyle w:val="ListParagraph"/>
        <w:numPr>
          <w:ilvl w:val="0"/>
          <w:numId w:val="3"/>
        </w:numPr>
      </w:pPr>
      <w:r>
        <w:t>Green industries</w:t>
      </w:r>
    </w:p>
    <w:p w14:paraId="566C54B2" w14:textId="5298FE8F" w:rsidR="008802C8" w:rsidRPr="008802C8" w:rsidRDefault="008802C8" w:rsidP="008802C8">
      <w:pPr>
        <w:pStyle w:val="ListParagraph"/>
        <w:numPr>
          <w:ilvl w:val="0"/>
          <w:numId w:val="3"/>
        </w:numPr>
      </w:pPr>
      <w:r>
        <w:t>Sustainability (citizen, city)</w:t>
      </w:r>
    </w:p>
    <w:p w14:paraId="6B505B15" w14:textId="4D39423C" w:rsidR="00BD4CFD" w:rsidRDefault="00BD4CFD" w:rsidP="00BD4CFD"/>
    <w:p w14:paraId="28AEE56B" w14:textId="58A409BE" w:rsidR="00BD4CFD" w:rsidRDefault="00BD4CFD" w:rsidP="00BD4CFD"/>
    <w:p w14:paraId="2816AFFE" w14:textId="140D121B" w:rsidR="00BD4CFD" w:rsidRPr="000D55F0" w:rsidRDefault="00BD4CFD" w:rsidP="00BD4CFD">
      <w:pPr>
        <w:rPr>
          <w:u w:val="single"/>
        </w:rPr>
      </w:pPr>
      <w:r w:rsidRPr="000D55F0">
        <w:rPr>
          <w:u w:val="single"/>
        </w:rPr>
        <w:t>Resources</w:t>
      </w:r>
      <w:r w:rsidR="000D55F0" w:rsidRPr="000D55F0">
        <w:rPr>
          <w:u w:val="single"/>
        </w:rPr>
        <w:t xml:space="preserve"> to go over still</w:t>
      </w:r>
    </w:p>
    <w:p w14:paraId="547C618F" w14:textId="4C852AA3" w:rsidR="000D55F0" w:rsidRDefault="000D55F0" w:rsidP="00BD4CFD">
      <w:r>
        <w:t>Renewable</w:t>
      </w:r>
    </w:p>
    <w:p w14:paraId="2BC19ABD" w14:textId="70D2B82E" w:rsidR="000D55F0" w:rsidRDefault="008171EB" w:rsidP="000D55F0">
      <w:pPr>
        <w:pStyle w:val="ListParagraph"/>
        <w:numPr>
          <w:ilvl w:val="0"/>
          <w:numId w:val="3"/>
        </w:numPr>
      </w:pPr>
      <w:hyperlink r:id="rId21" w:history="1">
        <w:r w:rsidR="000D55F0" w:rsidRPr="00B26E29">
          <w:rPr>
            <w:rStyle w:val="Hyperlink"/>
          </w:rPr>
          <w:t>https://www.globalcitizen.org/en/content/sustainable-energy-un-fossil-fuels-cost/</w:t>
        </w:r>
      </w:hyperlink>
    </w:p>
    <w:p w14:paraId="0B70C3B0" w14:textId="1959F8E4" w:rsidR="000D55F0" w:rsidRDefault="008171EB" w:rsidP="000D55F0">
      <w:pPr>
        <w:pStyle w:val="ListParagraph"/>
        <w:numPr>
          <w:ilvl w:val="0"/>
          <w:numId w:val="3"/>
        </w:numPr>
      </w:pPr>
      <w:hyperlink r:id="rId22" w:history="1">
        <w:r w:rsidR="000D55F0" w:rsidRPr="00B26E29">
          <w:rPr>
            <w:rStyle w:val="Hyperlink"/>
          </w:rPr>
          <w:t>https://www.politico.eu/article/portugal-looks-to-free-its-stranded-renewables-wind-solar-energy-subsidies-european-union/</w:t>
        </w:r>
      </w:hyperlink>
    </w:p>
    <w:p w14:paraId="241A3816" w14:textId="083F793F" w:rsidR="000D55F0" w:rsidRDefault="008171EB" w:rsidP="000D55F0">
      <w:pPr>
        <w:pStyle w:val="ListParagraph"/>
        <w:numPr>
          <w:ilvl w:val="0"/>
          <w:numId w:val="3"/>
        </w:numPr>
      </w:pPr>
      <w:hyperlink r:id="rId23" w:history="1">
        <w:r w:rsidR="000D55F0" w:rsidRPr="00B26E29">
          <w:rPr>
            <w:rStyle w:val="Hyperlink"/>
          </w:rPr>
          <w:t>https://www.globalcitizen.org/en/content/scotland-renewable-energy/</w:t>
        </w:r>
      </w:hyperlink>
    </w:p>
    <w:p w14:paraId="031455DB" w14:textId="71242727" w:rsidR="000D55F0" w:rsidRDefault="008171EB" w:rsidP="000D55F0">
      <w:pPr>
        <w:pStyle w:val="ListParagraph"/>
        <w:numPr>
          <w:ilvl w:val="0"/>
          <w:numId w:val="3"/>
        </w:numPr>
      </w:pPr>
      <w:hyperlink r:id="rId24" w:history="1">
        <w:r w:rsidR="000D55F0" w:rsidRPr="00B26E29">
          <w:rPr>
            <w:rStyle w:val="Hyperlink"/>
          </w:rPr>
          <w:t>https://www.globalcitizen.org/en/content/costa-rica-renewable-energy-300-days-2017/</w:t>
        </w:r>
      </w:hyperlink>
    </w:p>
    <w:p w14:paraId="12FF071F" w14:textId="186707F9" w:rsidR="000D55F0" w:rsidRDefault="008171EB" w:rsidP="000D55F0">
      <w:pPr>
        <w:pStyle w:val="ListParagraph"/>
        <w:numPr>
          <w:ilvl w:val="0"/>
          <w:numId w:val="3"/>
        </w:numPr>
      </w:pPr>
      <w:hyperlink r:id="rId25" w:history="1">
        <w:r w:rsidR="000D55F0" w:rsidRPr="00B26E29">
          <w:rPr>
            <w:rStyle w:val="Hyperlink"/>
          </w:rPr>
          <w:t>https://www.theguardian.com/news/2016/dec/26/this-is-possible-we-did-it-the-week-portugal-ran-on-renewables</w:t>
        </w:r>
      </w:hyperlink>
      <w:r w:rsidR="000D55F0">
        <w:t xml:space="preserve"> </w:t>
      </w:r>
    </w:p>
    <w:p w14:paraId="1FF784FD" w14:textId="61578E0B" w:rsidR="000D55F0" w:rsidRPr="00FE3BEB" w:rsidRDefault="008171EB" w:rsidP="000D55F0">
      <w:pPr>
        <w:pStyle w:val="ListParagraph"/>
        <w:numPr>
          <w:ilvl w:val="0"/>
          <w:numId w:val="3"/>
        </w:numPr>
        <w:rPr>
          <w:rStyle w:val="Hyperlink"/>
          <w:color w:val="auto"/>
          <w:u w:val="none"/>
        </w:rPr>
      </w:pPr>
      <w:hyperlink r:id="rId26" w:history="1">
        <w:r w:rsidR="000D55F0" w:rsidRPr="00B26E29">
          <w:rPr>
            <w:rStyle w:val="Hyperlink"/>
          </w:rPr>
          <w:t>https://qz.com/1245048/portugal-generated-enough-renewable-energy-to-power-the-whole-country-in-march/</w:t>
        </w:r>
      </w:hyperlink>
    </w:p>
    <w:p w14:paraId="76F115C2" w14:textId="77C2C0D1" w:rsidR="00FE3BEB" w:rsidRDefault="008171EB" w:rsidP="00FE3BEB">
      <w:pPr>
        <w:pStyle w:val="ListParagraph"/>
        <w:numPr>
          <w:ilvl w:val="0"/>
          <w:numId w:val="3"/>
        </w:numPr>
      </w:pPr>
      <w:hyperlink r:id="rId27" w:history="1">
        <w:r w:rsidR="00FE3BEB" w:rsidRPr="00BC6C49">
          <w:rPr>
            <w:rStyle w:val="Hyperlink"/>
          </w:rPr>
          <w:t>https://www.bp.com/en/global/corporate/energy-economics/statistical-review-of-world-energy/renewable-energy/solar-energy.html</w:t>
        </w:r>
      </w:hyperlink>
      <w:r w:rsidR="00FE3BEB">
        <w:t xml:space="preserve"> </w:t>
      </w:r>
    </w:p>
    <w:p w14:paraId="35E25A2B" w14:textId="64BCCFF2" w:rsidR="000D55F0" w:rsidRDefault="000D55F0" w:rsidP="000D55F0"/>
    <w:p w14:paraId="3A826CED" w14:textId="68AFC9A8" w:rsidR="000D55F0" w:rsidRDefault="000D55F0" w:rsidP="000D55F0">
      <w:r>
        <w:t>CITES</w:t>
      </w:r>
    </w:p>
    <w:p w14:paraId="3AD8178F" w14:textId="33501DE4" w:rsidR="000D55F0" w:rsidRDefault="008171EB" w:rsidP="000D55F0">
      <w:pPr>
        <w:pStyle w:val="ListParagraph"/>
        <w:numPr>
          <w:ilvl w:val="0"/>
          <w:numId w:val="3"/>
        </w:numPr>
      </w:pPr>
      <w:hyperlink r:id="rId28" w:history="1">
        <w:r w:rsidR="000D55F0" w:rsidRPr="00B26E29">
          <w:rPr>
            <w:rStyle w:val="Hyperlink"/>
          </w:rPr>
          <w:t>https://www.arcadis.com/en/global/our-perspectives/sustainable-cities-mobility-index-2017/</w:t>
        </w:r>
      </w:hyperlink>
    </w:p>
    <w:p w14:paraId="70821DD5" w14:textId="27278460" w:rsidR="000D55F0" w:rsidRDefault="008171EB" w:rsidP="000D55F0">
      <w:pPr>
        <w:pStyle w:val="ListParagraph"/>
        <w:numPr>
          <w:ilvl w:val="0"/>
          <w:numId w:val="3"/>
        </w:numPr>
      </w:pPr>
      <w:hyperlink r:id="rId29" w:history="1">
        <w:r w:rsidR="000D55F0" w:rsidRPr="00B26E29">
          <w:rPr>
            <w:rStyle w:val="Hyperlink"/>
          </w:rPr>
          <w:t>https://www.arcadis.com/assets/images/sustainable-cities-mobility-index_spreads.pdf</w:t>
        </w:r>
      </w:hyperlink>
    </w:p>
    <w:p w14:paraId="214771CF" w14:textId="6B2FA5EE" w:rsidR="000D55F0" w:rsidRDefault="008171EB" w:rsidP="000D55F0">
      <w:pPr>
        <w:pStyle w:val="ListParagraph"/>
        <w:numPr>
          <w:ilvl w:val="0"/>
          <w:numId w:val="3"/>
        </w:numPr>
      </w:pPr>
      <w:hyperlink r:id="rId30" w:history="1">
        <w:r w:rsidR="000D55F0" w:rsidRPr="00B26E29">
          <w:rPr>
            <w:rStyle w:val="Hyperlink"/>
          </w:rPr>
          <w:t>https://www.arcadis.com/assets/images/sustainable-cities-mobility-index_spreads.pdf</w:t>
        </w:r>
      </w:hyperlink>
    </w:p>
    <w:p w14:paraId="61C63B35" w14:textId="3374086D" w:rsidR="000D55F0" w:rsidRDefault="008171EB" w:rsidP="000D55F0">
      <w:pPr>
        <w:pStyle w:val="ListParagraph"/>
        <w:numPr>
          <w:ilvl w:val="0"/>
          <w:numId w:val="3"/>
        </w:numPr>
      </w:pPr>
      <w:hyperlink r:id="rId31" w:history="1">
        <w:r w:rsidR="000D55F0" w:rsidRPr="00B26E29">
          <w:rPr>
            <w:rStyle w:val="Hyperlink"/>
          </w:rPr>
          <w:t>https://www.vox.com/culture/2018/4/5/17192874/female-persuasion-meg-wolitzer-review</w:t>
        </w:r>
      </w:hyperlink>
    </w:p>
    <w:p w14:paraId="5F6E12C9" w14:textId="5F1F49DE" w:rsidR="000D55F0" w:rsidRDefault="008171EB" w:rsidP="000D55F0">
      <w:pPr>
        <w:pStyle w:val="ListParagraph"/>
        <w:numPr>
          <w:ilvl w:val="0"/>
          <w:numId w:val="3"/>
        </w:numPr>
      </w:pPr>
      <w:hyperlink r:id="rId32" w:history="1">
        <w:r w:rsidR="000D55F0" w:rsidRPr="00B26E29">
          <w:rPr>
            <w:rStyle w:val="Hyperlink"/>
          </w:rPr>
          <w:t>https://www.globalcitizen.org/en/content/detroit-water-shutdown-thousands-poor/?utm_source=facebook&amp;utm_medium=social&amp;utm_content=global&amp;utm_campaign=general-content&amp;linkId=50102207</w:t>
        </w:r>
      </w:hyperlink>
    </w:p>
    <w:p w14:paraId="7CCB2FDF" w14:textId="402FA814" w:rsidR="000D55F0" w:rsidRDefault="008171EB" w:rsidP="000D55F0">
      <w:pPr>
        <w:pStyle w:val="ListParagraph"/>
        <w:numPr>
          <w:ilvl w:val="0"/>
          <w:numId w:val="3"/>
        </w:numPr>
      </w:pPr>
      <w:hyperlink r:id="rId33" w:history="1">
        <w:r w:rsidR="000D55F0" w:rsidRPr="00B26E29">
          <w:rPr>
            <w:rStyle w:val="Hyperlink"/>
          </w:rPr>
          <w:t>https://www.globalcitizen.org/en/content/us-crises-water-flint-modesto-fracking/</w:t>
        </w:r>
      </w:hyperlink>
    </w:p>
    <w:p w14:paraId="3D5389A4" w14:textId="1A3DC6DE" w:rsidR="000D55F0" w:rsidRDefault="008171EB" w:rsidP="000D55F0">
      <w:pPr>
        <w:pStyle w:val="ListParagraph"/>
        <w:numPr>
          <w:ilvl w:val="0"/>
          <w:numId w:val="3"/>
        </w:numPr>
      </w:pPr>
      <w:hyperlink r:id="rId34" w:history="1">
        <w:r w:rsidR="000D55F0" w:rsidRPr="00B26E29">
          <w:rPr>
            <w:rStyle w:val="Hyperlink"/>
          </w:rPr>
          <w:t>http://live.worldbank.org/what-makes-a-sustainable-city</w:t>
        </w:r>
      </w:hyperlink>
    </w:p>
    <w:p w14:paraId="53C0EE75" w14:textId="07413A28" w:rsidR="000D55F0" w:rsidRDefault="008171EB" w:rsidP="000D55F0">
      <w:pPr>
        <w:pStyle w:val="ListParagraph"/>
        <w:numPr>
          <w:ilvl w:val="0"/>
          <w:numId w:val="3"/>
        </w:numPr>
      </w:pPr>
      <w:hyperlink r:id="rId35" w:history="1">
        <w:r w:rsidR="000D55F0" w:rsidRPr="00B26E29">
          <w:rPr>
            <w:rStyle w:val="Hyperlink"/>
          </w:rPr>
          <w:t>http://billmoyers.com/content/12-cities-leading-the-way-in-sustainability/</w:t>
        </w:r>
      </w:hyperlink>
    </w:p>
    <w:p w14:paraId="6874AE19" w14:textId="1249E023" w:rsidR="000D55F0" w:rsidRDefault="008171EB" w:rsidP="000D55F0">
      <w:pPr>
        <w:pStyle w:val="ListParagraph"/>
        <w:numPr>
          <w:ilvl w:val="0"/>
          <w:numId w:val="3"/>
        </w:numPr>
      </w:pPr>
      <w:hyperlink r:id="rId36" w:history="1">
        <w:r w:rsidR="000D55F0" w:rsidRPr="00B26E29">
          <w:rPr>
            <w:rStyle w:val="Hyperlink"/>
          </w:rPr>
          <w:t>https://www.rand.org/pubs/monograph_reports/MR855/mr855.ch5.html</w:t>
        </w:r>
      </w:hyperlink>
    </w:p>
    <w:p w14:paraId="765B12DD" w14:textId="078456F5" w:rsidR="000D55F0" w:rsidRDefault="008171EB" w:rsidP="000D55F0">
      <w:pPr>
        <w:pStyle w:val="ListParagraph"/>
        <w:numPr>
          <w:ilvl w:val="0"/>
          <w:numId w:val="3"/>
        </w:numPr>
      </w:pPr>
      <w:hyperlink r:id="rId37" w:history="1">
        <w:r w:rsidR="000D55F0" w:rsidRPr="00B26E29">
          <w:rPr>
            <w:rStyle w:val="Hyperlink"/>
          </w:rPr>
          <w:t>http://www.wri.org/blog/2014/02/sustainable-cities-vision-reality</w:t>
        </w:r>
      </w:hyperlink>
    </w:p>
    <w:p w14:paraId="3680147A" w14:textId="367C1FFE" w:rsidR="000D55F0" w:rsidRDefault="008171EB" w:rsidP="000D55F0">
      <w:pPr>
        <w:pStyle w:val="ListParagraph"/>
        <w:numPr>
          <w:ilvl w:val="0"/>
          <w:numId w:val="3"/>
        </w:numPr>
      </w:pPr>
      <w:hyperlink r:id="rId38" w:history="1">
        <w:r w:rsidR="000D55F0" w:rsidRPr="00B26E29">
          <w:rPr>
            <w:rStyle w:val="Hyperlink"/>
          </w:rPr>
          <w:t>http://sustainablecities.net/about-us/</w:t>
        </w:r>
      </w:hyperlink>
    </w:p>
    <w:p w14:paraId="2780B1CE" w14:textId="52F01C34" w:rsidR="000D55F0" w:rsidRDefault="008171EB" w:rsidP="000D55F0">
      <w:pPr>
        <w:pStyle w:val="ListParagraph"/>
        <w:numPr>
          <w:ilvl w:val="0"/>
          <w:numId w:val="3"/>
        </w:numPr>
      </w:pPr>
      <w:hyperlink r:id="rId39" w:history="1">
        <w:r w:rsidR="000D55F0" w:rsidRPr="00B26E29">
          <w:rPr>
            <w:rStyle w:val="Hyperlink"/>
          </w:rPr>
          <w:t>https://sustainability.asu.edu/sustainable-cities/</w:t>
        </w:r>
      </w:hyperlink>
    </w:p>
    <w:p w14:paraId="77EEF604" w14:textId="13E82A20" w:rsidR="000D55F0" w:rsidRDefault="008171EB" w:rsidP="000D55F0">
      <w:pPr>
        <w:pStyle w:val="ListParagraph"/>
        <w:numPr>
          <w:ilvl w:val="0"/>
          <w:numId w:val="3"/>
        </w:numPr>
      </w:pPr>
      <w:hyperlink r:id="rId40" w:history="1">
        <w:r w:rsidR="000D55F0" w:rsidRPr="00B26E29">
          <w:rPr>
            <w:rStyle w:val="Hyperlink"/>
          </w:rPr>
          <w:t>https://sustainability.asu.edu/sustainable-cities/</w:t>
        </w:r>
      </w:hyperlink>
    </w:p>
    <w:p w14:paraId="7379FCD6" w14:textId="66F0BA34" w:rsidR="000D55F0" w:rsidRDefault="008171EB" w:rsidP="000D55F0">
      <w:pPr>
        <w:pStyle w:val="ListParagraph"/>
        <w:numPr>
          <w:ilvl w:val="0"/>
          <w:numId w:val="3"/>
        </w:numPr>
      </w:pPr>
      <w:hyperlink r:id="rId41" w:history="1">
        <w:r w:rsidR="000D55F0" w:rsidRPr="00B26E29">
          <w:rPr>
            <w:rStyle w:val="Hyperlink"/>
          </w:rPr>
          <w:t>https://docs.google.com/document/d/1Xrr7zePaEcsu8L7W7Fl5E6GR0-4pYNPP8HF5dj5C5tQ/edit</w:t>
        </w:r>
      </w:hyperlink>
    </w:p>
    <w:p w14:paraId="3C24426B" w14:textId="4E52A271" w:rsidR="000D55F0" w:rsidRDefault="000D55F0" w:rsidP="000D55F0">
      <w:pPr>
        <w:ind w:left="360"/>
      </w:pPr>
      <w:r>
        <w:t>QGIS</w:t>
      </w:r>
    </w:p>
    <w:p w14:paraId="5CFFD0A0" w14:textId="532EB8EB" w:rsidR="000D55F0" w:rsidRDefault="008171EB" w:rsidP="000D55F0">
      <w:pPr>
        <w:pStyle w:val="ListParagraph"/>
        <w:numPr>
          <w:ilvl w:val="0"/>
          <w:numId w:val="3"/>
        </w:numPr>
      </w:pPr>
      <w:hyperlink r:id="rId42" w:anchor="52" w:history="1">
        <w:r w:rsidR="000D55F0" w:rsidRPr="00B26E29">
          <w:rPr>
            <w:rStyle w:val="Hyperlink"/>
          </w:rPr>
          <w:t>http://training.datapolitan.com/qgis-training/Introduction_to_GIS_Fundamentals/#52</w:t>
        </w:r>
      </w:hyperlink>
      <w:r w:rsidR="000D55F0">
        <w:t xml:space="preserve"> </w:t>
      </w:r>
    </w:p>
    <w:p w14:paraId="4278F07A" w14:textId="301A5BE6" w:rsidR="000D55F0" w:rsidRDefault="008171EB" w:rsidP="000D55F0">
      <w:pPr>
        <w:pStyle w:val="ListParagraph"/>
        <w:numPr>
          <w:ilvl w:val="0"/>
          <w:numId w:val="3"/>
        </w:numPr>
      </w:pPr>
      <w:hyperlink r:id="rId43" w:history="1">
        <w:r w:rsidR="000D55F0" w:rsidRPr="00B26E29">
          <w:rPr>
            <w:rStyle w:val="Hyperlink"/>
          </w:rPr>
          <w:t>https://sophia.smith.edu/gis-modules/</w:t>
        </w:r>
      </w:hyperlink>
    </w:p>
    <w:p w14:paraId="5A02DDEC" w14:textId="38527F47" w:rsidR="000D55F0" w:rsidRDefault="008171EB" w:rsidP="000D55F0">
      <w:pPr>
        <w:pStyle w:val="ListParagraph"/>
        <w:numPr>
          <w:ilvl w:val="0"/>
          <w:numId w:val="3"/>
        </w:numPr>
      </w:pPr>
      <w:hyperlink r:id="rId44" w:history="1">
        <w:r w:rsidR="000D55F0" w:rsidRPr="00B26E29">
          <w:rPr>
            <w:rStyle w:val="Hyperlink"/>
          </w:rPr>
          <w:t>https://www.qgis.org/en/site/</w:t>
        </w:r>
      </w:hyperlink>
    </w:p>
    <w:p w14:paraId="4FE99086" w14:textId="607A9CD6" w:rsidR="000D55F0" w:rsidRDefault="008171EB" w:rsidP="000D55F0">
      <w:pPr>
        <w:pStyle w:val="ListParagraph"/>
        <w:numPr>
          <w:ilvl w:val="0"/>
          <w:numId w:val="3"/>
        </w:numPr>
      </w:pPr>
      <w:hyperlink r:id="rId45" w:history="1">
        <w:r w:rsidR="000D55F0" w:rsidRPr="00B26E29">
          <w:rPr>
            <w:rStyle w:val="Hyperlink"/>
          </w:rPr>
          <w:t>http://datadrivenjournalism.net/featured_projects</w:t>
        </w:r>
      </w:hyperlink>
    </w:p>
    <w:p w14:paraId="6CD951F7" w14:textId="4592CFD5" w:rsidR="000D55F0" w:rsidRDefault="008171EB" w:rsidP="000D55F0">
      <w:pPr>
        <w:pStyle w:val="ListParagraph"/>
        <w:numPr>
          <w:ilvl w:val="0"/>
          <w:numId w:val="3"/>
        </w:numPr>
      </w:pPr>
      <w:hyperlink r:id="rId46" w:history="1">
        <w:r w:rsidR="000D55F0" w:rsidRPr="00B26E29">
          <w:rPr>
            <w:rStyle w:val="Hyperlink"/>
          </w:rPr>
          <w:t>http://datadrivenjournalism.net/featured_projects/human_mating_seasons_the_surprising_link_between_your_birthday_birth_place</w:t>
        </w:r>
      </w:hyperlink>
    </w:p>
    <w:p w14:paraId="7DBF2FF2" w14:textId="77777777" w:rsidR="000D55F0" w:rsidRDefault="000D55F0" w:rsidP="000D55F0">
      <w:pPr>
        <w:pStyle w:val="ListParagraph"/>
      </w:pPr>
    </w:p>
    <w:p w14:paraId="009D41B7" w14:textId="7D19F9A2" w:rsidR="000D55F0" w:rsidRDefault="000D55F0" w:rsidP="000D55F0">
      <w:r>
        <w:t>Pollution/ sustainable gone wrong / other</w:t>
      </w:r>
    </w:p>
    <w:p w14:paraId="68051040" w14:textId="25AD6627" w:rsidR="000D55F0" w:rsidRDefault="008171EB" w:rsidP="000D55F0">
      <w:pPr>
        <w:pStyle w:val="ListParagraph"/>
        <w:numPr>
          <w:ilvl w:val="0"/>
          <w:numId w:val="3"/>
        </w:numPr>
      </w:pPr>
      <w:hyperlink r:id="rId47" w:history="1">
        <w:r w:rsidR="000D55F0" w:rsidRPr="00B26E29">
          <w:rPr>
            <w:rStyle w:val="Hyperlink"/>
          </w:rPr>
          <w:t>https://qz.com/1235417/bluegogo-and-didi-what-happens-when-your-bike-share-company-goes-out-of-business-in-china/</w:t>
        </w:r>
      </w:hyperlink>
    </w:p>
    <w:p w14:paraId="694269DB" w14:textId="444C6835" w:rsidR="000D55F0" w:rsidRDefault="008171EB" w:rsidP="000D55F0">
      <w:pPr>
        <w:pStyle w:val="ListParagraph"/>
        <w:numPr>
          <w:ilvl w:val="0"/>
          <w:numId w:val="3"/>
        </w:numPr>
      </w:pPr>
      <w:hyperlink r:id="rId48" w:history="1">
        <w:r w:rsidR="000D55F0" w:rsidRPr="00B26E29">
          <w:rPr>
            <w:rStyle w:val="Hyperlink"/>
          </w:rPr>
          <w:t>https://qz.com/1234012/we-cant-engineer-our-way-out-of-an-impending-water-scarcity-epidemic/</w:t>
        </w:r>
      </w:hyperlink>
    </w:p>
    <w:p w14:paraId="6AD56AB0" w14:textId="688AC6C4" w:rsidR="000D55F0" w:rsidRDefault="008171EB" w:rsidP="000D55F0">
      <w:pPr>
        <w:pStyle w:val="ListParagraph"/>
        <w:numPr>
          <w:ilvl w:val="0"/>
          <w:numId w:val="3"/>
        </w:numPr>
      </w:pPr>
      <w:hyperlink r:id="rId49" w:history="1">
        <w:r w:rsidR="000D55F0" w:rsidRPr="00B26E29">
          <w:rPr>
            <w:rStyle w:val="Hyperlink"/>
          </w:rPr>
          <w:t>https://www.vox.com/policy-and-politics/2018/3/22/17146534/millennial-gender-gap-partisan</w:t>
        </w:r>
      </w:hyperlink>
      <w:r w:rsidR="000D55F0">
        <w:t xml:space="preserve"> </w:t>
      </w:r>
    </w:p>
    <w:p w14:paraId="2EF8446A" w14:textId="62CF6152" w:rsidR="000D55F0" w:rsidRDefault="008171EB" w:rsidP="000D55F0">
      <w:pPr>
        <w:pStyle w:val="ListParagraph"/>
        <w:numPr>
          <w:ilvl w:val="0"/>
          <w:numId w:val="3"/>
        </w:numPr>
      </w:pPr>
      <w:hyperlink r:id="rId50" w:history="1">
        <w:r w:rsidR="000D55F0" w:rsidRPr="00B26E29">
          <w:rPr>
            <w:rStyle w:val="Hyperlink"/>
          </w:rPr>
          <w:t>https://www.npr.org/sections/parallels/2018/03/30/593979013/in-denmark-s-plan-to-rid-country-of-ghettos-some-immigrants-hear-go-home</w:t>
        </w:r>
      </w:hyperlink>
      <w:r w:rsidR="000D55F0">
        <w:t xml:space="preserve"> </w:t>
      </w:r>
    </w:p>
    <w:p w14:paraId="48D5711D" w14:textId="4B8B413C" w:rsidR="000D55F0" w:rsidRDefault="008171EB" w:rsidP="000D55F0">
      <w:pPr>
        <w:pStyle w:val="ListParagraph"/>
        <w:numPr>
          <w:ilvl w:val="0"/>
          <w:numId w:val="3"/>
        </w:numPr>
      </w:pPr>
      <w:hyperlink r:id="rId51" w:history="1">
        <w:r w:rsidR="000D55F0" w:rsidRPr="00B26E29">
          <w:rPr>
            <w:rStyle w:val="Hyperlink"/>
          </w:rPr>
          <w:t>https://99percentinvisible.org/article/civic-superblocks-barcelonas-urban-redesign-returns-streets-residents/</w:t>
        </w:r>
      </w:hyperlink>
    </w:p>
    <w:p w14:paraId="442C258C" w14:textId="51D71B82" w:rsidR="000D55F0" w:rsidRDefault="008171EB" w:rsidP="00BA06EF">
      <w:pPr>
        <w:pStyle w:val="ListParagraph"/>
        <w:numPr>
          <w:ilvl w:val="0"/>
          <w:numId w:val="3"/>
        </w:numPr>
      </w:pPr>
      <w:hyperlink r:id="rId52" w:history="1">
        <w:r w:rsidR="00BA06EF" w:rsidRPr="00B26E29">
          <w:rPr>
            <w:rStyle w:val="Hyperlink"/>
          </w:rPr>
          <w:t>http://datadrivenjournalism.net/featured_projects/human_mating_seasons_the_surprising_link_between_your_birthday_birth_place</w:t>
        </w:r>
      </w:hyperlink>
      <w:r w:rsidR="00BA06EF">
        <w:t xml:space="preserve"> </w:t>
      </w:r>
    </w:p>
    <w:p w14:paraId="44471CCC" w14:textId="79A6374E" w:rsidR="00B35883" w:rsidRDefault="008171EB" w:rsidP="00B35883">
      <w:pPr>
        <w:pStyle w:val="ListParagraph"/>
        <w:numPr>
          <w:ilvl w:val="0"/>
          <w:numId w:val="3"/>
        </w:numPr>
      </w:pPr>
      <w:hyperlink r:id="rId53" w:history="1">
        <w:r w:rsidR="00B35883" w:rsidRPr="00BC6C49">
          <w:rPr>
            <w:rStyle w:val="Hyperlink"/>
          </w:rPr>
          <w:t>https://www.independent.co.uk/news/world/europe/france-bans-plastic-cups-plates-cutlery-energy-transition-for-green-growth-a7313076.html?cmpid=facebook-post</w:t>
        </w:r>
      </w:hyperlink>
      <w:r w:rsidR="00B35883">
        <w:t xml:space="preserve"> </w:t>
      </w:r>
    </w:p>
    <w:p w14:paraId="78A4A1CB" w14:textId="7A806587" w:rsidR="00B35883" w:rsidRDefault="00B35883" w:rsidP="00B35883">
      <w:r>
        <w:t>Cities</w:t>
      </w:r>
    </w:p>
    <w:p w14:paraId="2AC3E85A" w14:textId="0CF6C971" w:rsidR="00B35883" w:rsidRDefault="008171EB" w:rsidP="00B35883">
      <w:hyperlink r:id="rId54" w:history="1">
        <w:r w:rsidR="00B35883" w:rsidRPr="00BC6C49">
          <w:rPr>
            <w:rStyle w:val="Hyperlink"/>
          </w:rPr>
          <w:t>https://en.wikipedia.org/wiki/Curitiba</w:t>
        </w:r>
      </w:hyperlink>
      <w:r w:rsidR="00B35883">
        <w:t xml:space="preserve"> </w:t>
      </w:r>
    </w:p>
    <w:p w14:paraId="76057407" w14:textId="3C4A88C1" w:rsidR="007C7FDD" w:rsidRPr="006139FB" w:rsidRDefault="007C7FDD" w:rsidP="007C7FDD"/>
    <w:p w14:paraId="431FF3E3" w14:textId="383F32F8" w:rsidR="007C7FDD" w:rsidRDefault="007C7FDD" w:rsidP="00B35883"/>
    <w:p w14:paraId="6B9323AA" w14:textId="06CC2D38" w:rsidR="00CB188B" w:rsidRDefault="00CB188B" w:rsidP="00B35883"/>
    <w:p w14:paraId="61EF6594" w14:textId="3C74A83E" w:rsidR="00CB188B" w:rsidRDefault="00CB188B" w:rsidP="00B35883">
      <w:r>
        <w:t>Construction influences culture</w:t>
      </w:r>
    </w:p>
    <w:p w14:paraId="6267198E" w14:textId="67ECE0F9" w:rsidR="001D61CA" w:rsidRDefault="001D61CA" w:rsidP="00B35883"/>
    <w:p w14:paraId="057FA08E" w14:textId="724105AC" w:rsidR="00E11B62" w:rsidRDefault="00E11B62" w:rsidP="00B35883">
      <w:r>
        <w:t>At the end</w:t>
      </w:r>
    </w:p>
    <w:p w14:paraId="43837A9D" w14:textId="0C9E9096" w:rsidR="00E11B62" w:rsidRDefault="00E11B62" w:rsidP="00E11B62">
      <w:pPr>
        <w:pStyle w:val="ListParagraph"/>
        <w:numPr>
          <w:ilvl w:val="0"/>
          <w:numId w:val="3"/>
        </w:numPr>
      </w:pPr>
      <w:r>
        <w:t xml:space="preserve">Evaluate cities accessibility and opportunity for  </w:t>
      </w:r>
    </w:p>
    <w:p w14:paraId="3A1D7CD8" w14:textId="639CD9CF" w:rsidR="00E11B62" w:rsidRDefault="00E11B62" w:rsidP="00E11B62">
      <w:pPr>
        <w:pStyle w:val="ListParagraph"/>
        <w:numPr>
          <w:ilvl w:val="0"/>
          <w:numId w:val="3"/>
        </w:numPr>
      </w:pPr>
      <w:r>
        <w:t>Evaluate city sustainable</w:t>
      </w:r>
    </w:p>
    <w:p w14:paraId="135CD54F" w14:textId="5160AFED" w:rsidR="00E11B62" w:rsidRDefault="00200D4C" w:rsidP="00E11B62">
      <w:pPr>
        <w:pStyle w:val="ListParagraph"/>
        <w:numPr>
          <w:ilvl w:val="0"/>
          <w:numId w:val="3"/>
        </w:numPr>
      </w:pPr>
      <w:r>
        <w:t>Quantify</w:t>
      </w:r>
    </w:p>
    <w:p w14:paraId="578190CB" w14:textId="0D706F14" w:rsidR="00E11B62" w:rsidRDefault="00E11B62" w:rsidP="00200D4C"/>
    <w:p w14:paraId="2D620598" w14:textId="247D5BF5" w:rsidR="00200D4C" w:rsidRDefault="00200D4C" w:rsidP="00200D4C"/>
    <w:p w14:paraId="783D8145" w14:textId="42DD8E08" w:rsidR="00200D4C" w:rsidRDefault="00200D4C" w:rsidP="00200D4C">
      <w:r>
        <w:t>Data: proximity to other urban places (cities, towns, hubs)</w:t>
      </w:r>
    </w:p>
    <w:p w14:paraId="489EAA76" w14:textId="09FE5DBE" w:rsidR="00200D4C" w:rsidRDefault="00200D4C" w:rsidP="00200D4C"/>
    <w:p w14:paraId="7E5EF293" w14:textId="77777777" w:rsidR="00200D4C" w:rsidRDefault="00200D4C" w:rsidP="00200D4C"/>
    <w:p w14:paraId="60A02F6E" w14:textId="77777777" w:rsidR="00200D4C" w:rsidRDefault="00200D4C" w:rsidP="00200D4C"/>
    <w:sectPr w:rsidR="00200D4C" w:rsidSect="000871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8-04-06T09:39:00Z" w:initials="MOU">
    <w:p w14:paraId="2961E7FE" w14:textId="77777777" w:rsidR="00FC5D32" w:rsidRDefault="00FC5D32">
      <w:pPr>
        <w:pStyle w:val="CommentText"/>
      </w:pPr>
      <w:r>
        <w:rPr>
          <w:rStyle w:val="CommentReference"/>
        </w:rPr>
        <w:annotationRef/>
      </w:r>
      <w:r>
        <w:t>Research: is it better for cities to have trash cans</w:t>
      </w:r>
    </w:p>
  </w:comment>
  <w:comment w:id="2" w:author="Microsoft Office User" w:date="2018-04-18T10:12:00Z" w:initials="MOU">
    <w:p w14:paraId="75D85077" w14:textId="22043EBE" w:rsidR="00FC5D32" w:rsidRDefault="00FC5D32">
      <w:pPr>
        <w:pStyle w:val="CommentText"/>
      </w:pPr>
      <w:r>
        <w:rPr>
          <w:rStyle w:val="CommentReference"/>
        </w:rPr>
        <w:annotationRef/>
      </w:r>
      <w:r>
        <w:t>Resource</w:t>
      </w:r>
    </w:p>
  </w:comment>
  <w:comment w:id="3" w:author="Microsoft Office User" w:date="2018-04-09T09:41:00Z" w:initials="MOU">
    <w:p w14:paraId="2C0DB352" w14:textId="77777777" w:rsidR="00FC5D32" w:rsidRDefault="00FC5D32">
      <w:pPr>
        <w:pStyle w:val="CommentText"/>
      </w:pPr>
      <w:r>
        <w:rPr>
          <w:rStyle w:val="CommentReference"/>
        </w:rPr>
        <w:annotationRef/>
      </w:r>
      <w:r>
        <w:t xml:space="preserve">Sustainable cities (Energy Harnessing) </w:t>
      </w:r>
    </w:p>
  </w:comment>
  <w:comment w:id="4" w:author="Microsoft Office User" w:date="2018-04-20T15:37:00Z" w:initials="MOU">
    <w:p w14:paraId="5C4D74D7" w14:textId="564A31C7" w:rsidR="00834855" w:rsidRDefault="00834855">
      <w:pPr>
        <w:pStyle w:val="CommentText"/>
      </w:pPr>
      <w:r>
        <w:rPr>
          <w:rStyle w:val="CommentReference"/>
        </w:rPr>
        <w:annotationRef/>
      </w:r>
      <w:r>
        <w:t>Connection. Different trajectory but historically similar indust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61E7FE" w15:done="0"/>
  <w15:commentEx w15:paraId="75D85077" w15:done="0"/>
  <w15:commentEx w15:paraId="2C0DB352" w15:done="0"/>
  <w15:commentEx w15:paraId="5C4D74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61E7FE" w16cid:durableId="1E71BEC9"/>
  <w16cid:commentId w16cid:paraId="75D85077" w16cid:durableId="1E819894"/>
  <w16cid:commentId w16cid:paraId="2C0DB352" w16cid:durableId="1E75B3D8"/>
  <w16cid:commentId w16cid:paraId="5C4D74D7" w16cid:durableId="1E8487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BD465" w14:textId="77777777" w:rsidR="008171EB" w:rsidRDefault="008171EB" w:rsidP="000A1CA0">
      <w:r>
        <w:separator/>
      </w:r>
    </w:p>
  </w:endnote>
  <w:endnote w:type="continuationSeparator" w:id="0">
    <w:p w14:paraId="1A73BBEE" w14:textId="77777777" w:rsidR="008171EB" w:rsidRDefault="008171EB" w:rsidP="000A1C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BE23E9" w14:textId="77777777" w:rsidR="008171EB" w:rsidRDefault="008171EB" w:rsidP="000A1CA0">
      <w:r>
        <w:separator/>
      </w:r>
    </w:p>
  </w:footnote>
  <w:footnote w:type="continuationSeparator" w:id="0">
    <w:p w14:paraId="783A0930" w14:textId="77777777" w:rsidR="008171EB" w:rsidRDefault="008171EB" w:rsidP="000A1C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C2CCA"/>
    <w:multiLevelType w:val="hybridMultilevel"/>
    <w:tmpl w:val="E1AE6CA6"/>
    <w:lvl w:ilvl="0" w:tplc="D31EB31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30B6966"/>
    <w:multiLevelType w:val="hybridMultilevel"/>
    <w:tmpl w:val="FDA65328"/>
    <w:lvl w:ilvl="0" w:tplc="11706A5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FD6BC3"/>
    <w:multiLevelType w:val="hybridMultilevel"/>
    <w:tmpl w:val="BC78EF6A"/>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245F54"/>
    <w:multiLevelType w:val="hybridMultilevel"/>
    <w:tmpl w:val="DC0C4C94"/>
    <w:lvl w:ilvl="0" w:tplc="2BFE3D3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854D36"/>
    <w:multiLevelType w:val="hybridMultilevel"/>
    <w:tmpl w:val="03263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312016"/>
    <w:multiLevelType w:val="hybridMultilevel"/>
    <w:tmpl w:val="47EEC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DA1399"/>
    <w:multiLevelType w:val="multilevel"/>
    <w:tmpl w:val="06F067E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1777C75"/>
    <w:multiLevelType w:val="hybridMultilevel"/>
    <w:tmpl w:val="D946E578"/>
    <w:lvl w:ilvl="0" w:tplc="F78A337E">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63280F"/>
    <w:multiLevelType w:val="hybridMultilevel"/>
    <w:tmpl w:val="9886E1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B59CB"/>
    <w:multiLevelType w:val="hybridMultilevel"/>
    <w:tmpl w:val="38A44EF4"/>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7172FD"/>
    <w:multiLevelType w:val="hybridMultilevel"/>
    <w:tmpl w:val="F1AC03E8"/>
    <w:lvl w:ilvl="0" w:tplc="5B263EC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4483BDF"/>
    <w:multiLevelType w:val="hybridMultilevel"/>
    <w:tmpl w:val="09765A06"/>
    <w:lvl w:ilvl="0" w:tplc="9F6224D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F153CC"/>
    <w:multiLevelType w:val="hybridMultilevel"/>
    <w:tmpl w:val="ABE0458C"/>
    <w:lvl w:ilvl="0" w:tplc="2AE2692E">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A7C3F3B"/>
    <w:multiLevelType w:val="hybridMultilevel"/>
    <w:tmpl w:val="AC36456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D6566F"/>
    <w:multiLevelType w:val="multilevel"/>
    <w:tmpl w:val="60006E7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B0A538E"/>
    <w:multiLevelType w:val="hybridMultilevel"/>
    <w:tmpl w:val="3ACC147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3A4908"/>
    <w:multiLevelType w:val="hybridMultilevel"/>
    <w:tmpl w:val="4F60662C"/>
    <w:lvl w:ilvl="0" w:tplc="CB8AE6D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CC03A3"/>
    <w:multiLevelType w:val="hybridMultilevel"/>
    <w:tmpl w:val="FB0EEE7E"/>
    <w:lvl w:ilvl="0" w:tplc="23B41BFC">
      <w:start w:val="1"/>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BE9216A"/>
    <w:multiLevelType w:val="hybridMultilevel"/>
    <w:tmpl w:val="7A685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7E1E90"/>
    <w:multiLevelType w:val="hybridMultilevel"/>
    <w:tmpl w:val="FD72AADA"/>
    <w:lvl w:ilvl="0" w:tplc="8E746CF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F50228A"/>
    <w:multiLevelType w:val="hybridMultilevel"/>
    <w:tmpl w:val="A588DAAC"/>
    <w:lvl w:ilvl="0" w:tplc="2C46EEB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11"/>
  </w:num>
  <w:num w:numId="4">
    <w:abstractNumId w:val="10"/>
  </w:num>
  <w:num w:numId="5">
    <w:abstractNumId w:val="7"/>
  </w:num>
  <w:num w:numId="6">
    <w:abstractNumId w:val="0"/>
  </w:num>
  <w:num w:numId="7">
    <w:abstractNumId w:val="19"/>
  </w:num>
  <w:num w:numId="8">
    <w:abstractNumId w:val="1"/>
  </w:num>
  <w:num w:numId="9">
    <w:abstractNumId w:val="3"/>
  </w:num>
  <w:num w:numId="10">
    <w:abstractNumId w:val="4"/>
  </w:num>
  <w:num w:numId="11">
    <w:abstractNumId w:val="8"/>
  </w:num>
  <w:num w:numId="12">
    <w:abstractNumId w:val="12"/>
  </w:num>
  <w:num w:numId="13">
    <w:abstractNumId w:val="14"/>
  </w:num>
  <w:num w:numId="14">
    <w:abstractNumId w:val="13"/>
  </w:num>
  <w:num w:numId="15">
    <w:abstractNumId w:val="15"/>
  </w:num>
  <w:num w:numId="16">
    <w:abstractNumId w:val="6"/>
  </w:num>
  <w:num w:numId="17">
    <w:abstractNumId w:val="2"/>
  </w:num>
  <w:num w:numId="18">
    <w:abstractNumId w:val="9"/>
  </w:num>
  <w:num w:numId="19">
    <w:abstractNumId w:val="18"/>
  </w:num>
  <w:num w:numId="20">
    <w:abstractNumId w:val="17"/>
  </w:num>
  <w:num w:numId="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D69"/>
    <w:rsid w:val="000237FD"/>
    <w:rsid w:val="0004039E"/>
    <w:rsid w:val="00060A55"/>
    <w:rsid w:val="00087185"/>
    <w:rsid w:val="000A1CA0"/>
    <w:rsid w:val="000A7F3E"/>
    <w:rsid w:val="000D55F0"/>
    <w:rsid w:val="000F4FB1"/>
    <w:rsid w:val="00154A68"/>
    <w:rsid w:val="00167779"/>
    <w:rsid w:val="001D6048"/>
    <w:rsid w:val="001D61CA"/>
    <w:rsid w:val="00200D4C"/>
    <w:rsid w:val="00211BAA"/>
    <w:rsid w:val="00257696"/>
    <w:rsid w:val="00277037"/>
    <w:rsid w:val="002E5C7E"/>
    <w:rsid w:val="0034482D"/>
    <w:rsid w:val="004A4172"/>
    <w:rsid w:val="004D064A"/>
    <w:rsid w:val="005430B4"/>
    <w:rsid w:val="005E25D5"/>
    <w:rsid w:val="005E3293"/>
    <w:rsid w:val="006139FB"/>
    <w:rsid w:val="0069239B"/>
    <w:rsid w:val="007402F7"/>
    <w:rsid w:val="00741D31"/>
    <w:rsid w:val="00774103"/>
    <w:rsid w:val="007C7FDD"/>
    <w:rsid w:val="008069E1"/>
    <w:rsid w:val="008171EB"/>
    <w:rsid w:val="00834855"/>
    <w:rsid w:val="00834FE9"/>
    <w:rsid w:val="00871C1D"/>
    <w:rsid w:val="008802C8"/>
    <w:rsid w:val="0089397C"/>
    <w:rsid w:val="0092737E"/>
    <w:rsid w:val="00957C7C"/>
    <w:rsid w:val="00957DD5"/>
    <w:rsid w:val="00A54993"/>
    <w:rsid w:val="00A618D3"/>
    <w:rsid w:val="00A70F4E"/>
    <w:rsid w:val="00A949B3"/>
    <w:rsid w:val="00AE64A0"/>
    <w:rsid w:val="00B1554D"/>
    <w:rsid w:val="00B35883"/>
    <w:rsid w:val="00B80D69"/>
    <w:rsid w:val="00BA06EF"/>
    <w:rsid w:val="00BC21B1"/>
    <w:rsid w:val="00BC6807"/>
    <w:rsid w:val="00BD4CFD"/>
    <w:rsid w:val="00C13104"/>
    <w:rsid w:val="00C15CAF"/>
    <w:rsid w:val="00C354A3"/>
    <w:rsid w:val="00CB188B"/>
    <w:rsid w:val="00CC33C7"/>
    <w:rsid w:val="00DE4D8A"/>
    <w:rsid w:val="00E1083D"/>
    <w:rsid w:val="00E11B62"/>
    <w:rsid w:val="00E84624"/>
    <w:rsid w:val="00EB61F2"/>
    <w:rsid w:val="00EE5FD0"/>
    <w:rsid w:val="00EE7920"/>
    <w:rsid w:val="00F04295"/>
    <w:rsid w:val="00F13AA5"/>
    <w:rsid w:val="00F339CD"/>
    <w:rsid w:val="00FC5D32"/>
    <w:rsid w:val="00FE3BEB"/>
    <w:rsid w:val="00FF36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6C1B8"/>
  <w14:defaultImageDpi w14:val="32767"/>
  <w15:chartTrackingRefBased/>
  <w15:docId w15:val="{9238180A-386D-1144-90A7-C25112E08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139F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39FB"/>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E4D8A"/>
    <w:pPr>
      <w:ind w:left="720"/>
      <w:contextualSpacing/>
    </w:pPr>
  </w:style>
  <w:style w:type="table" w:styleId="TableGrid">
    <w:name w:val="Table Grid"/>
    <w:basedOn w:val="TableNormal"/>
    <w:uiPriority w:val="39"/>
    <w:rsid w:val="00DE4D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C6807"/>
    <w:rPr>
      <w:color w:val="0563C1" w:themeColor="hyperlink"/>
      <w:u w:val="single"/>
    </w:rPr>
  </w:style>
  <w:style w:type="character" w:styleId="UnresolvedMention">
    <w:name w:val="Unresolved Mention"/>
    <w:basedOn w:val="DefaultParagraphFont"/>
    <w:uiPriority w:val="99"/>
    <w:rsid w:val="00BC6807"/>
    <w:rPr>
      <w:color w:val="808080"/>
      <w:shd w:val="clear" w:color="auto" w:fill="E6E6E6"/>
    </w:rPr>
  </w:style>
  <w:style w:type="character" w:styleId="CommentReference">
    <w:name w:val="annotation reference"/>
    <w:basedOn w:val="DefaultParagraphFont"/>
    <w:uiPriority w:val="99"/>
    <w:semiHidden/>
    <w:unhideWhenUsed/>
    <w:rsid w:val="00C13104"/>
    <w:rPr>
      <w:sz w:val="16"/>
      <w:szCs w:val="16"/>
    </w:rPr>
  </w:style>
  <w:style w:type="paragraph" w:styleId="CommentText">
    <w:name w:val="annotation text"/>
    <w:basedOn w:val="Normal"/>
    <w:link w:val="CommentTextChar"/>
    <w:uiPriority w:val="99"/>
    <w:semiHidden/>
    <w:unhideWhenUsed/>
    <w:rsid w:val="00C13104"/>
    <w:rPr>
      <w:sz w:val="20"/>
      <w:szCs w:val="20"/>
    </w:rPr>
  </w:style>
  <w:style w:type="character" w:customStyle="1" w:styleId="CommentTextChar">
    <w:name w:val="Comment Text Char"/>
    <w:basedOn w:val="DefaultParagraphFont"/>
    <w:link w:val="CommentText"/>
    <w:uiPriority w:val="99"/>
    <w:semiHidden/>
    <w:rsid w:val="00C13104"/>
    <w:rPr>
      <w:sz w:val="20"/>
      <w:szCs w:val="20"/>
    </w:rPr>
  </w:style>
  <w:style w:type="paragraph" w:styleId="CommentSubject">
    <w:name w:val="annotation subject"/>
    <w:basedOn w:val="CommentText"/>
    <w:next w:val="CommentText"/>
    <w:link w:val="CommentSubjectChar"/>
    <w:uiPriority w:val="99"/>
    <w:semiHidden/>
    <w:unhideWhenUsed/>
    <w:rsid w:val="00C13104"/>
    <w:rPr>
      <w:b/>
      <w:bCs/>
    </w:rPr>
  </w:style>
  <w:style w:type="character" w:customStyle="1" w:styleId="CommentSubjectChar">
    <w:name w:val="Comment Subject Char"/>
    <w:basedOn w:val="CommentTextChar"/>
    <w:link w:val="CommentSubject"/>
    <w:uiPriority w:val="99"/>
    <w:semiHidden/>
    <w:rsid w:val="00C13104"/>
    <w:rPr>
      <w:b/>
      <w:bCs/>
      <w:sz w:val="20"/>
      <w:szCs w:val="20"/>
    </w:rPr>
  </w:style>
  <w:style w:type="paragraph" w:styleId="BalloonText">
    <w:name w:val="Balloon Text"/>
    <w:basedOn w:val="Normal"/>
    <w:link w:val="BalloonTextChar"/>
    <w:uiPriority w:val="99"/>
    <w:semiHidden/>
    <w:unhideWhenUsed/>
    <w:rsid w:val="00C1310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3104"/>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BC21B1"/>
    <w:rPr>
      <w:color w:val="954F72" w:themeColor="followedHyperlink"/>
      <w:u w:val="single"/>
    </w:rPr>
  </w:style>
  <w:style w:type="paragraph" w:styleId="Bibliography">
    <w:name w:val="Bibliography"/>
    <w:basedOn w:val="Normal"/>
    <w:next w:val="Normal"/>
    <w:uiPriority w:val="37"/>
    <w:unhideWhenUsed/>
    <w:rsid w:val="0034482D"/>
    <w:pPr>
      <w:tabs>
        <w:tab w:val="left" w:pos="260"/>
      </w:tabs>
      <w:spacing w:line="480" w:lineRule="auto"/>
      <w:ind w:left="264" w:hanging="264"/>
    </w:pPr>
  </w:style>
  <w:style w:type="paragraph" w:styleId="Header">
    <w:name w:val="header"/>
    <w:basedOn w:val="Normal"/>
    <w:link w:val="HeaderChar"/>
    <w:uiPriority w:val="99"/>
    <w:unhideWhenUsed/>
    <w:rsid w:val="000A1CA0"/>
    <w:pPr>
      <w:tabs>
        <w:tab w:val="center" w:pos="4680"/>
        <w:tab w:val="right" w:pos="9360"/>
      </w:tabs>
    </w:pPr>
  </w:style>
  <w:style w:type="character" w:customStyle="1" w:styleId="HeaderChar">
    <w:name w:val="Header Char"/>
    <w:basedOn w:val="DefaultParagraphFont"/>
    <w:link w:val="Header"/>
    <w:uiPriority w:val="99"/>
    <w:rsid w:val="000A1CA0"/>
  </w:style>
  <w:style w:type="paragraph" w:styleId="Footer">
    <w:name w:val="footer"/>
    <w:basedOn w:val="Normal"/>
    <w:link w:val="FooterChar"/>
    <w:uiPriority w:val="99"/>
    <w:unhideWhenUsed/>
    <w:rsid w:val="000A1CA0"/>
    <w:pPr>
      <w:tabs>
        <w:tab w:val="center" w:pos="4680"/>
        <w:tab w:val="right" w:pos="9360"/>
      </w:tabs>
    </w:pPr>
  </w:style>
  <w:style w:type="character" w:customStyle="1" w:styleId="FooterChar">
    <w:name w:val="Footer Char"/>
    <w:basedOn w:val="DefaultParagraphFont"/>
    <w:link w:val="Footer"/>
    <w:uiPriority w:val="99"/>
    <w:rsid w:val="000A1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481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oursera.org/learn/sustainable-development/lecture/1wUit/what-makes-a-city-sustainable" TargetMode="External"/><Relationship Id="rId18" Type="http://schemas.openxmlformats.org/officeDocument/2006/relationships/image" Target="media/image1.png"/><Relationship Id="rId26" Type="http://schemas.openxmlformats.org/officeDocument/2006/relationships/hyperlink" Target="https://qz.com/1245048/portugal-generated-enough-renewable-energy-to-power-the-whole-country-in-march/" TargetMode="External"/><Relationship Id="rId39" Type="http://schemas.openxmlformats.org/officeDocument/2006/relationships/hyperlink" Target="https://sustainability.asu.edu/sustainable-cities/" TargetMode="External"/><Relationship Id="rId21" Type="http://schemas.openxmlformats.org/officeDocument/2006/relationships/hyperlink" Target="https://www.globalcitizen.org/en/content/sustainable-energy-un-fossil-fuels-cost/" TargetMode="External"/><Relationship Id="rId34" Type="http://schemas.openxmlformats.org/officeDocument/2006/relationships/hyperlink" Target="http://live.worldbank.org/what-makes-a-sustainable-city" TargetMode="External"/><Relationship Id="rId42" Type="http://schemas.openxmlformats.org/officeDocument/2006/relationships/hyperlink" Target="http://training.datapolitan.com/qgis-training/Introduction_to_GIS_Fundamentals/" TargetMode="External"/><Relationship Id="rId47" Type="http://schemas.openxmlformats.org/officeDocument/2006/relationships/hyperlink" Target="https://qz.com/1235417/bluegogo-and-didi-what-happens-when-your-bike-share-company-goes-out-of-business-in-china/" TargetMode="External"/><Relationship Id="rId50" Type="http://schemas.openxmlformats.org/officeDocument/2006/relationships/hyperlink" Target="https://www.npr.org/sections/parallels/2018/03/30/593979013/in-denmark-s-plan-to-rid-country-of-ghettos-some-immigrants-hear-go-home" TargetMode="External"/><Relationship Id="rId55"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www.youtube.com/watch?v=fcDDUSUbq9A" TargetMode="External"/><Relationship Id="rId29" Type="http://schemas.openxmlformats.org/officeDocument/2006/relationships/hyperlink" Target="https://www.arcadis.com/assets/images/sustainable-cities-mobility-index_spreads.pdf" TargetMode="External"/><Relationship Id="rId11" Type="http://schemas.openxmlformats.org/officeDocument/2006/relationships/hyperlink" Target="http://live.worldbank.org/what-makes-a-sustainable-city" TargetMode="External"/><Relationship Id="rId24" Type="http://schemas.openxmlformats.org/officeDocument/2006/relationships/hyperlink" Target="https://www.globalcitizen.org/en/content/costa-rica-renewable-energy-300-days-2017/" TargetMode="External"/><Relationship Id="rId32" Type="http://schemas.openxmlformats.org/officeDocument/2006/relationships/hyperlink" Target="https://www.globalcitizen.org/en/content/detroit-water-shutdown-thousands-poor/?utm_source=facebook&amp;utm_medium=social&amp;utm_content=global&amp;utm_campaign=general-content&amp;linkId=50102207" TargetMode="External"/><Relationship Id="rId37" Type="http://schemas.openxmlformats.org/officeDocument/2006/relationships/hyperlink" Target="http://www.wri.org/blog/2014/02/sustainable-cities-vision-reality" TargetMode="External"/><Relationship Id="rId40" Type="http://schemas.openxmlformats.org/officeDocument/2006/relationships/hyperlink" Target="https://sustainability.asu.edu/sustainable-cities/" TargetMode="External"/><Relationship Id="rId45" Type="http://schemas.openxmlformats.org/officeDocument/2006/relationships/hyperlink" Target="http://datadrivenjournalism.net/featured_projects" TargetMode="External"/><Relationship Id="rId53" Type="http://schemas.openxmlformats.org/officeDocument/2006/relationships/hyperlink" Target="https://www.independent.co.uk/news/world/europe/france-bans-plastic-cups-plates-cutlery-energy-transition-for-green-growth-a7313076.html?cmpid=facebook-post" TargetMode="External"/><Relationship Id="rId5" Type="http://schemas.openxmlformats.org/officeDocument/2006/relationships/footnotes" Target="footnotes.xml"/><Relationship Id="rId19" Type="http://schemas.openxmlformats.org/officeDocument/2006/relationships/hyperlink" Target="https://www.un.org/sustainabledevelopment/blog/2018/02/well-planned-managed-cities-can-drive-sustainable-development-un-agency-chief/"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un.org/sustainabledevelopment/sustainablecities/" TargetMode="External"/><Relationship Id="rId22" Type="http://schemas.openxmlformats.org/officeDocument/2006/relationships/hyperlink" Target="https://www.politico.eu/article/portugal-looks-to-free-its-stranded-renewables-wind-solar-energy-subsidies-european-union/" TargetMode="External"/><Relationship Id="rId27" Type="http://schemas.openxmlformats.org/officeDocument/2006/relationships/hyperlink" Target="https://www.bp.com/en/global/corporate/energy-economics/statistical-review-of-world-energy/renewable-energy/solar-energy.html" TargetMode="External"/><Relationship Id="rId30" Type="http://schemas.openxmlformats.org/officeDocument/2006/relationships/hyperlink" Target="https://www.arcadis.com/assets/images/sustainable-cities-mobility-index_spreads.pdf" TargetMode="External"/><Relationship Id="rId35" Type="http://schemas.openxmlformats.org/officeDocument/2006/relationships/hyperlink" Target="http://billmoyers.com/content/12-cities-leading-the-way-in-sustainability/" TargetMode="External"/><Relationship Id="rId43" Type="http://schemas.openxmlformats.org/officeDocument/2006/relationships/hyperlink" Target="https://sophia.smith.edu/gis-modules/" TargetMode="External"/><Relationship Id="rId48" Type="http://schemas.openxmlformats.org/officeDocument/2006/relationships/hyperlink" Target="https://qz.com/1234012/we-cant-engineer-our-way-out-of-an-impending-water-scarcity-epidemic/" TargetMode="External"/><Relationship Id="rId56" Type="http://schemas.microsoft.com/office/2011/relationships/people" Target="people.xml"/><Relationship Id="rId8" Type="http://schemas.microsoft.com/office/2011/relationships/commentsExtended" Target="commentsExtended.xml"/><Relationship Id="rId51" Type="http://schemas.openxmlformats.org/officeDocument/2006/relationships/hyperlink" Target="https://99percentinvisible.org/article/civic-superblocks-barcelonas-urban-redesign-returns-streets-residents/" TargetMode="External"/><Relationship Id="rId3" Type="http://schemas.openxmlformats.org/officeDocument/2006/relationships/settings" Target="settings.xml"/><Relationship Id="rId12" Type="http://schemas.openxmlformats.org/officeDocument/2006/relationships/hyperlink" Target="https://cleantechnica.com/2015/01/02/makes-sustainable-city-thoughts-key-components-future-sustainable-cities/" TargetMode="External"/><Relationship Id="rId17" Type="http://schemas.openxmlformats.org/officeDocument/2006/relationships/hyperlink" Target="https://courses.sdgacademy.org/learn/sustainable-cities-april-july-2018" TargetMode="External"/><Relationship Id="rId25" Type="http://schemas.openxmlformats.org/officeDocument/2006/relationships/hyperlink" Target="https://www.theguardian.com/news/2016/dec/26/this-is-possible-we-did-it-the-week-portugal-ran-on-renewables" TargetMode="External"/><Relationship Id="rId33" Type="http://schemas.openxmlformats.org/officeDocument/2006/relationships/hyperlink" Target="https://www.globalcitizen.org/en/content/us-crises-water-flint-modesto-fracking/" TargetMode="External"/><Relationship Id="rId38" Type="http://schemas.openxmlformats.org/officeDocument/2006/relationships/hyperlink" Target="http://sustainablecities.net/about-us/" TargetMode="External"/><Relationship Id="rId46" Type="http://schemas.openxmlformats.org/officeDocument/2006/relationships/hyperlink" Target="http://datadrivenjournalism.net/featured_projects/human_mating_seasons_the_surprising_link_between_your_birthday_birth_place" TargetMode="External"/><Relationship Id="rId20" Type="http://schemas.openxmlformats.org/officeDocument/2006/relationships/hyperlink" Target="http://habitat3.org/the-new-urban-agenda/" TargetMode="External"/><Relationship Id="rId41" Type="http://schemas.openxmlformats.org/officeDocument/2006/relationships/hyperlink" Target="https://docs.google.com/document/d/1Xrr7zePaEcsu8L7W7Fl5E6GR0-4pYNPP8HF5dj5C5tQ/edit" TargetMode="External"/><Relationship Id="rId54" Type="http://schemas.openxmlformats.org/officeDocument/2006/relationships/hyperlink" Target="https://en.wikipedia.org/wiki/Curitiba"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www.bbc.co.uk/schools/gcsebitesize/geography/sustainability/sustainable_living_rev1.shtml" TargetMode="External"/><Relationship Id="rId23" Type="http://schemas.openxmlformats.org/officeDocument/2006/relationships/hyperlink" Target="https://www.globalcitizen.org/en/content/scotland-renewable-energy/" TargetMode="External"/><Relationship Id="rId28" Type="http://schemas.openxmlformats.org/officeDocument/2006/relationships/hyperlink" Target="https://www.arcadis.com/en/global/our-perspectives/sustainable-cities-mobility-index-2017/" TargetMode="External"/><Relationship Id="rId36" Type="http://schemas.openxmlformats.org/officeDocument/2006/relationships/hyperlink" Target="https://www.rand.org/pubs/monograph_reports/MR855/mr855.ch5.html" TargetMode="External"/><Relationship Id="rId49" Type="http://schemas.openxmlformats.org/officeDocument/2006/relationships/hyperlink" Target="https://www.vox.com/policy-and-politics/2018/3/22/17146534/millennial-gender-gap-partisan" TargetMode="External"/><Relationship Id="rId57" Type="http://schemas.openxmlformats.org/officeDocument/2006/relationships/theme" Target="theme/theme1.xml"/><Relationship Id="rId10" Type="http://schemas.openxmlformats.org/officeDocument/2006/relationships/hyperlink" Target="https://www.un.org/sustainabledevelopment/wp-content/uploads/2016/08/16-00055K_Why-it-Matters_Goal-11_Cities_2p.pdf" TargetMode="External"/><Relationship Id="rId31" Type="http://schemas.openxmlformats.org/officeDocument/2006/relationships/hyperlink" Target="https://www.vox.com/culture/2018/4/5/17192874/female-persuasion-meg-wolitzer-review" TargetMode="External"/><Relationship Id="rId44" Type="http://schemas.openxmlformats.org/officeDocument/2006/relationships/hyperlink" Target="https://www.qgis.org/en/site/" TargetMode="External"/><Relationship Id="rId52" Type="http://schemas.openxmlformats.org/officeDocument/2006/relationships/hyperlink" Target="http://datadrivenjournalism.net/featured_projects/human_mating_seasons_the_surprising_link_between_your_birthday_birth_pl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3</TotalTime>
  <Pages>10</Pages>
  <Words>6566</Words>
  <Characters>3742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cp:lastPrinted>2018-04-06T13:10:00Z</cp:lastPrinted>
  <dcterms:created xsi:type="dcterms:W3CDTF">2018-04-06T02:50:00Z</dcterms:created>
  <dcterms:modified xsi:type="dcterms:W3CDTF">2018-04-2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X8Bbkef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